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C9E322" w14:textId="77777777" w:rsidR="00DA7A82" w:rsidRPr="00DA7A82" w:rsidRDefault="00A838C8" w:rsidP="00DA7A82">
      <w:pPr>
        <w:widowControl/>
        <w:spacing w:line="276" w:lineRule="auto"/>
        <w:outlineLvl w:val="0"/>
        <w:rPr>
          <w:rFonts w:ascii="Arial" w:eastAsia="Calibri" w:hAnsi="Arial" w:cs="Arial"/>
          <w:color w:val="7F7F7F"/>
          <w:sz w:val="16"/>
        </w:rPr>
      </w:pPr>
      <w:r w:rsidRPr="00A838C8">
        <w:rPr>
          <w:rFonts w:ascii="Arial" w:eastAsia="Calibri" w:hAnsi="Arial" w:cs="Arial"/>
          <w:color w:val="7F7F7F"/>
          <w:sz w:val="16"/>
        </w:rPr>
        <w:t>Editorial</w:t>
      </w:r>
    </w:p>
    <w:p w14:paraId="197CD904" w14:textId="1557F7CB" w:rsidR="009E6917" w:rsidRPr="00DA7A82" w:rsidRDefault="00804DD5" w:rsidP="009E6917">
      <w:pPr>
        <w:widowControl/>
        <w:spacing w:before="120" w:after="120" w:line="276" w:lineRule="auto"/>
        <w:contextualSpacing/>
        <w:outlineLvl w:val="0"/>
        <w:rPr>
          <w:rFonts w:ascii="Arial" w:hAnsi="Arial" w:cs="Arial"/>
          <w:spacing w:val="-10"/>
          <w:kern w:val="28"/>
          <w:sz w:val="32"/>
          <w:szCs w:val="56"/>
        </w:rPr>
      </w:pPr>
      <w:bookmarkStart w:id="0" w:name="_Hlk133506341"/>
      <w:r>
        <w:rPr>
          <w:rFonts w:ascii="Arial" w:hAnsi="Arial" w:cs="Arial"/>
          <w:spacing w:val="-10"/>
          <w:kern w:val="28"/>
          <w:sz w:val="32"/>
          <w:szCs w:val="56"/>
        </w:rPr>
        <w:t xml:space="preserve">Unwanted Pregnancy </w:t>
      </w:r>
      <w:r w:rsidR="007725D5">
        <w:rPr>
          <w:rFonts w:ascii="Arial" w:hAnsi="Arial" w:cs="Arial"/>
          <w:spacing w:val="-10"/>
          <w:kern w:val="28"/>
          <w:sz w:val="32"/>
          <w:szCs w:val="56"/>
        </w:rPr>
        <w:t xml:space="preserve">as a </w:t>
      </w:r>
      <w:r w:rsidR="00A2592C">
        <w:rPr>
          <w:rFonts w:ascii="Arial" w:hAnsi="Arial" w:cs="Arial"/>
          <w:spacing w:val="-10"/>
          <w:kern w:val="28"/>
          <w:sz w:val="32"/>
          <w:szCs w:val="56"/>
        </w:rPr>
        <w:t xml:space="preserve">Key </w:t>
      </w:r>
      <w:r w:rsidR="007725D5">
        <w:rPr>
          <w:rFonts w:ascii="Arial" w:hAnsi="Arial" w:cs="Arial"/>
          <w:spacing w:val="-10"/>
          <w:kern w:val="28"/>
          <w:sz w:val="32"/>
          <w:szCs w:val="56"/>
        </w:rPr>
        <w:t xml:space="preserve">Factor of </w:t>
      </w:r>
      <w:r>
        <w:rPr>
          <w:rFonts w:ascii="Arial" w:hAnsi="Arial" w:cs="Arial"/>
          <w:spacing w:val="-10"/>
          <w:kern w:val="28"/>
          <w:sz w:val="32"/>
          <w:szCs w:val="56"/>
        </w:rPr>
        <w:t>Stunting</w:t>
      </w:r>
      <w:r w:rsidR="00A2592C">
        <w:rPr>
          <w:rFonts w:ascii="Arial" w:hAnsi="Arial" w:cs="Arial"/>
          <w:spacing w:val="-10"/>
          <w:kern w:val="28"/>
          <w:sz w:val="32"/>
          <w:szCs w:val="56"/>
        </w:rPr>
        <w:t xml:space="preserve"> in Indonesia</w:t>
      </w:r>
    </w:p>
    <w:p w14:paraId="659E2380" w14:textId="415E8F4B" w:rsidR="009E6917" w:rsidRPr="00DA7A82" w:rsidRDefault="00943C94" w:rsidP="009E6917">
      <w:pPr>
        <w:widowControl/>
        <w:spacing w:before="120" w:after="120" w:line="276" w:lineRule="auto"/>
        <w:outlineLvl w:val="0"/>
        <w:rPr>
          <w:rFonts w:ascii="Arial" w:eastAsia="Calibri" w:hAnsi="Arial" w:cs="Arial"/>
          <w:i/>
          <w:sz w:val="24"/>
        </w:rPr>
      </w:pPr>
      <w:r>
        <w:rPr>
          <w:rFonts w:ascii="Arial" w:eastAsia="Calibri" w:hAnsi="Arial" w:cs="Arial"/>
          <w:i/>
          <w:sz w:val="24"/>
        </w:rPr>
        <w:t xml:space="preserve">Linda </w:t>
      </w:r>
      <w:proofErr w:type="spellStart"/>
      <w:r>
        <w:rPr>
          <w:rFonts w:ascii="Arial" w:eastAsia="Calibri" w:hAnsi="Arial" w:cs="Arial"/>
          <w:i/>
          <w:sz w:val="24"/>
        </w:rPr>
        <w:t>Yanti</w:t>
      </w:r>
      <w:proofErr w:type="spellEnd"/>
      <w:r w:rsidR="009E6917" w:rsidRPr="00DA7A82">
        <w:rPr>
          <w:rFonts w:ascii="Arial" w:eastAsia="Calibri" w:hAnsi="Arial" w:cs="Arial"/>
          <w:i/>
          <w:sz w:val="24"/>
        </w:rPr>
        <w:t xml:space="preserve"> </w:t>
      </w:r>
      <w:r w:rsidR="009E6917" w:rsidRPr="00DA7A82">
        <w:rPr>
          <w:rFonts w:ascii="Arial" w:eastAsia="Calibri" w:hAnsi="Arial" w:cs="Arial"/>
          <w:i/>
          <w:sz w:val="24"/>
          <w:vertAlign w:val="superscript"/>
        </w:rPr>
        <w:t>1</w:t>
      </w:r>
      <w:r w:rsidR="009E6917" w:rsidRPr="00DA7A82">
        <w:rPr>
          <w:rFonts w:ascii="Arial" w:eastAsia="Calibri" w:hAnsi="Arial" w:cs="Arial"/>
          <w:i/>
          <w:sz w:val="24"/>
        </w:rPr>
        <w:t xml:space="preserve">, </w:t>
      </w:r>
      <w:proofErr w:type="spellStart"/>
      <w:r w:rsidR="007B26E3">
        <w:rPr>
          <w:rFonts w:ascii="Arial" w:eastAsia="Calibri" w:hAnsi="Arial" w:cs="Arial"/>
          <w:i/>
          <w:sz w:val="24"/>
        </w:rPr>
        <w:t>Supriyadi</w:t>
      </w:r>
      <w:proofErr w:type="spellEnd"/>
      <w:r w:rsidR="009E6917" w:rsidRPr="00DA7A82">
        <w:rPr>
          <w:rFonts w:ascii="Arial" w:eastAsia="Calibri" w:hAnsi="Arial" w:cs="Arial"/>
          <w:i/>
          <w:sz w:val="24"/>
        </w:rPr>
        <w:t xml:space="preserve"> </w:t>
      </w:r>
      <w:r w:rsidR="009E6917" w:rsidRPr="00DA7A82">
        <w:rPr>
          <w:rFonts w:ascii="Arial" w:eastAsia="Calibri" w:hAnsi="Arial" w:cs="Arial"/>
          <w:i/>
          <w:sz w:val="24"/>
          <w:vertAlign w:val="superscript"/>
        </w:rPr>
        <w:t>2</w:t>
      </w:r>
      <w:r w:rsidR="007B26E3" w:rsidRPr="00DA7A82">
        <w:rPr>
          <w:rFonts w:ascii="Arial" w:eastAsia="Calibri" w:hAnsi="Arial" w:cs="Arial"/>
          <w:i/>
          <w:sz w:val="24"/>
        </w:rPr>
        <w:t xml:space="preserve">, </w:t>
      </w:r>
      <w:r w:rsidR="007B26E3">
        <w:rPr>
          <w:rFonts w:ascii="Arial" w:eastAsia="Calibri" w:hAnsi="Arial" w:cs="Arial"/>
          <w:i/>
          <w:sz w:val="24"/>
        </w:rPr>
        <w:t>Agus Santosa</w:t>
      </w:r>
      <w:r w:rsidR="007B26E3" w:rsidRPr="00DA7A82">
        <w:rPr>
          <w:rFonts w:ascii="Arial" w:eastAsia="Calibri" w:hAnsi="Arial" w:cs="Arial"/>
          <w:i/>
          <w:sz w:val="24"/>
        </w:rPr>
        <w:t xml:space="preserve"> </w:t>
      </w:r>
      <w:r w:rsidR="00745B81">
        <w:rPr>
          <w:rFonts w:ascii="Arial" w:eastAsia="Calibri" w:hAnsi="Arial" w:cs="Arial"/>
          <w:i/>
          <w:sz w:val="24"/>
          <w:vertAlign w:val="superscript"/>
        </w:rPr>
        <w:t>3</w:t>
      </w:r>
    </w:p>
    <w:p w14:paraId="7EC4D66A" w14:textId="1AEA5704" w:rsidR="009E6917" w:rsidRPr="00DA7A82" w:rsidRDefault="009E6917" w:rsidP="009E6917">
      <w:pPr>
        <w:widowControl/>
        <w:spacing w:line="276" w:lineRule="auto"/>
        <w:rPr>
          <w:rFonts w:ascii="Arial" w:eastAsia="Calibri" w:hAnsi="Arial" w:cs="Arial"/>
          <w:i/>
          <w:sz w:val="16"/>
          <w:szCs w:val="18"/>
        </w:rPr>
      </w:pPr>
      <w:r w:rsidRPr="00DA7A82">
        <w:rPr>
          <w:rFonts w:ascii="Arial" w:eastAsia="Calibri" w:hAnsi="Arial" w:cs="Arial"/>
          <w:i/>
          <w:sz w:val="16"/>
          <w:szCs w:val="18"/>
          <w:vertAlign w:val="superscript"/>
        </w:rPr>
        <w:t>1</w:t>
      </w:r>
      <w:r w:rsidRPr="00DA7A82">
        <w:rPr>
          <w:rFonts w:ascii="Arial" w:eastAsia="Calibri" w:hAnsi="Arial" w:cs="Arial"/>
          <w:i/>
          <w:sz w:val="16"/>
          <w:szCs w:val="18"/>
        </w:rPr>
        <w:t xml:space="preserve"> </w:t>
      </w:r>
      <w:r w:rsidR="00745B81" w:rsidRPr="00745B81">
        <w:rPr>
          <w:rFonts w:ascii="Arial" w:eastAsia="Calibri" w:hAnsi="Arial" w:cs="Arial"/>
          <w:i/>
          <w:sz w:val="16"/>
          <w:szCs w:val="18"/>
        </w:rPr>
        <w:t xml:space="preserve">Midwifery Department, Health Science Faculty, Universitas Harapan </w:t>
      </w:r>
      <w:proofErr w:type="spellStart"/>
      <w:r w:rsidR="00745B81" w:rsidRPr="00745B81">
        <w:rPr>
          <w:rFonts w:ascii="Arial" w:eastAsia="Calibri" w:hAnsi="Arial" w:cs="Arial"/>
          <w:i/>
          <w:sz w:val="16"/>
          <w:szCs w:val="18"/>
        </w:rPr>
        <w:t>Bangsa</w:t>
      </w:r>
      <w:proofErr w:type="spellEnd"/>
      <w:r w:rsidR="00745B81" w:rsidRPr="00745B81">
        <w:rPr>
          <w:rFonts w:ascii="Arial" w:eastAsia="Calibri" w:hAnsi="Arial" w:cs="Arial"/>
          <w:i/>
          <w:sz w:val="16"/>
          <w:szCs w:val="18"/>
        </w:rPr>
        <w:t xml:space="preserve">, </w:t>
      </w:r>
      <w:r w:rsidR="00745B81">
        <w:rPr>
          <w:rFonts w:ascii="Arial" w:eastAsia="Calibri" w:hAnsi="Arial" w:cs="Arial"/>
          <w:i/>
          <w:sz w:val="16"/>
          <w:szCs w:val="18"/>
        </w:rPr>
        <w:t>Banyumas</w:t>
      </w:r>
      <w:r w:rsidR="00745B81" w:rsidRPr="00745B81">
        <w:rPr>
          <w:rFonts w:ascii="Arial" w:eastAsia="Calibri" w:hAnsi="Arial" w:cs="Arial"/>
          <w:i/>
          <w:sz w:val="16"/>
          <w:szCs w:val="18"/>
        </w:rPr>
        <w:t xml:space="preserve">, </w:t>
      </w:r>
      <w:proofErr w:type="spellStart"/>
      <w:r w:rsidR="00745B81" w:rsidRPr="00745B81">
        <w:rPr>
          <w:rFonts w:ascii="Arial" w:eastAsia="Calibri" w:hAnsi="Arial" w:cs="Arial"/>
          <w:i/>
          <w:sz w:val="16"/>
          <w:szCs w:val="18"/>
        </w:rPr>
        <w:t>Jawa</w:t>
      </w:r>
      <w:proofErr w:type="spellEnd"/>
      <w:r w:rsidR="00745B81" w:rsidRPr="00745B81">
        <w:rPr>
          <w:rFonts w:ascii="Arial" w:eastAsia="Calibri" w:hAnsi="Arial" w:cs="Arial"/>
          <w:i/>
          <w:sz w:val="16"/>
          <w:szCs w:val="18"/>
        </w:rPr>
        <w:t xml:space="preserve"> Tengah, Indonesia</w:t>
      </w:r>
    </w:p>
    <w:p w14:paraId="60629671" w14:textId="4F1757C5" w:rsidR="009E6917" w:rsidRDefault="009E6917" w:rsidP="009E6917">
      <w:pPr>
        <w:widowControl/>
        <w:spacing w:line="276" w:lineRule="auto"/>
        <w:rPr>
          <w:rFonts w:ascii="Arial" w:eastAsia="Calibri" w:hAnsi="Arial" w:cs="Arial"/>
          <w:i/>
          <w:sz w:val="16"/>
          <w:szCs w:val="18"/>
        </w:rPr>
      </w:pPr>
      <w:r w:rsidRPr="00DA7A82">
        <w:rPr>
          <w:rFonts w:ascii="Arial" w:eastAsia="Calibri" w:hAnsi="Arial" w:cs="Arial"/>
          <w:i/>
          <w:sz w:val="16"/>
          <w:szCs w:val="18"/>
          <w:vertAlign w:val="superscript"/>
        </w:rPr>
        <w:t>2</w:t>
      </w:r>
      <w:r w:rsidRPr="00DA7A82">
        <w:rPr>
          <w:rFonts w:ascii="Arial" w:eastAsia="Calibri" w:hAnsi="Arial" w:cs="Arial"/>
          <w:i/>
          <w:sz w:val="16"/>
          <w:szCs w:val="18"/>
        </w:rPr>
        <w:t xml:space="preserve"> </w:t>
      </w:r>
      <w:r w:rsidR="00937CCB" w:rsidRPr="00937CCB">
        <w:rPr>
          <w:rFonts w:ascii="Arial" w:eastAsia="Calibri" w:hAnsi="Arial" w:cs="Arial"/>
          <w:i/>
          <w:sz w:val="16"/>
          <w:szCs w:val="18"/>
        </w:rPr>
        <w:t>Department of Public Health</w:t>
      </w:r>
      <w:r w:rsidR="00937CCB">
        <w:rPr>
          <w:rFonts w:ascii="Arial" w:eastAsia="Calibri" w:hAnsi="Arial" w:cs="Arial"/>
          <w:i/>
          <w:sz w:val="16"/>
          <w:szCs w:val="18"/>
        </w:rPr>
        <w:t xml:space="preserve">, </w:t>
      </w:r>
      <w:r w:rsidR="00745B81" w:rsidRPr="00745B81">
        <w:rPr>
          <w:rFonts w:ascii="Arial" w:eastAsia="Calibri" w:hAnsi="Arial" w:cs="Arial"/>
          <w:i/>
          <w:sz w:val="16"/>
          <w:szCs w:val="18"/>
        </w:rPr>
        <w:t xml:space="preserve">Faculty of Health Science, Universitas Muhammadiyah </w:t>
      </w:r>
      <w:proofErr w:type="spellStart"/>
      <w:r w:rsidR="00745B81" w:rsidRPr="00745B81">
        <w:rPr>
          <w:rFonts w:ascii="Arial" w:eastAsia="Calibri" w:hAnsi="Arial" w:cs="Arial"/>
          <w:i/>
          <w:sz w:val="16"/>
          <w:szCs w:val="18"/>
        </w:rPr>
        <w:t>Purwokerto</w:t>
      </w:r>
      <w:proofErr w:type="spellEnd"/>
      <w:r w:rsidR="00745B81" w:rsidRPr="00745B81">
        <w:rPr>
          <w:rFonts w:ascii="Arial" w:eastAsia="Calibri" w:hAnsi="Arial" w:cs="Arial"/>
          <w:i/>
          <w:sz w:val="16"/>
          <w:szCs w:val="18"/>
        </w:rPr>
        <w:t xml:space="preserve">, </w:t>
      </w:r>
      <w:r w:rsidR="00745B81">
        <w:rPr>
          <w:rFonts w:ascii="Arial" w:eastAsia="Calibri" w:hAnsi="Arial" w:cs="Arial"/>
          <w:i/>
          <w:sz w:val="16"/>
          <w:szCs w:val="18"/>
        </w:rPr>
        <w:t>Banyumas</w:t>
      </w:r>
      <w:r w:rsidR="00745B81" w:rsidRPr="00745B81">
        <w:rPr>
          <w:rFonts w:ascii="Arial" w:eastAsia="Calibri" w:hAnsi="Arial" w:cs="Arial"/>
          <w:i/>
          <w:sz w:val="16"/>
          <w:szCs w:val="18"/>
        </w:rPr>
        <w:t>, Central Java, Indonesia</w:t>
      </w:r>
    </w:p>
    <w:p w14:paraId="5D1DAE23" w14:textId="04AD6A97" w:rsidR="00745B81" w:rsidRPr="00DA7A82" w:rsidRDefault="00745B81" w:rsidP="009E6917">
      <w:pPr>
        <w:widowControl/>
        <w:spacing w:line="276" w:lineRule="auto"/>
        <w:rPr>
          <w:rFonts w:ascii="Arial" w:eastAsia="Calibri" w:hAnsi="Arial" w:cs="Arial"/>
          <w:i/>
          <w:sz w:val="16"/>
          <w:szCs w:val="18"/>
        </w:rPr>
      </w:pPr>
      <w:r>
        <w:rPr>
          <w:rFonts w:ascii="Arial" w:eastAsia="Calibri" w:hAnsi="Arial" w:cs="Arial"/>
          <w:i/>
          <w:sz w:val="16"/>
          <w:szCs w:val="18"/>
          <w:vertAlign w:val="superscript"/>
        </w:rPr>
        <w:t>3</w:t>
      </w:r>
      <w:r w:rsidRPr="00DA7A82">
        <w:rPr>
          <w:rFonts w:ascii="Arial" w:eastAsia="Calibri" w:hAnsi="Arial" w:cs="Arial"/>
          <w:i/>
          <w:sz w:val="16"/>
          <w:szCs w:val="18"/>
        </w:rPr>
        <w:t xml:space="preserve"> </w:t>
      </w:r>
      <w:r w:rsidRPr="00745B81">
        <w:rPr>
          <w:rFonts w:ascii="Arial" w:eastAsia="Calibri" w:hAnsi="Arial" w:cs="Arial"/>
          <w:i/>
          <w:sz w:val="16"/>
          <w:szCs w:val="18"/>
        </w:rPr>
        <w:t xml:space="preserve">Department of Medical Surgical Nursing, Health Faculty, Universitas Muhammadiyah </w:t>
      </w:r>
      <w:proofErr w:type="spellStart"/>
      <w:r w:rsidRPr="00745B81">
        <w:rPr>
          <w:rFonts w:ascii="Arial" w:eastAsia="Calibri" w:hAnsi="Arial" w:cs="Arial"/>
          <w:i/>
          <w:sz w:val="16"/>
          <w:szCs w:val="18"/>
        </w:rPr>
        <w:t>Purwokerto</w:t>
      </w:r>
      <w:proofErr w:type="spellEnd"/>
      <w:r w:rsidRPr="00745B81">
        <w:rPr>
          <w:rFonts w:ascii="Arial" w:eastAsia="Calibri" w:hAnsi="Arial" w:cs="Arial"/>
          <w:i/>
          <w:sz w:val="16"/>
          <w:szCs w:val="18"/>
        </w:rPr>
        <w:t xml:space="preserve">, </w:t>
      </w:r>
      <w:r>
        <w:rPr>
          <w:rFonts w:ascii="Arial" w:eastAsia="Calibri" w:hAnsi="Arial" w:cs="Arial"/>
          <w:i/>
          <w:sz w:val="16"/>
          <w:szCs w:val="18"/>
        </w:rPr>
        <w:t>Banyumas</w:t>
      </w:r>
      <w:r w:rsidRPr="00745B81">
        <w:rPr>
          <w:rFonts w:ascii="Arial" w:eastAsia="Calibri" w:hAnsi="Arial" w:cs="Arial"/>
          <w:i/>
          <w:sz w:val="16"/>
          <w:szCs w:val="18"/>
        </w:rPr>
        <w:t>, Central Java, Indonesia</w:t>
      </w:r>
    </w:p>
    <w:p w14:paraId="60941D2B" w14:textId="77777777" w:rsidR="00A95189" w:rsidRDefault="00A95189" w:rsidP="003F00CE">
      <w:pPr>
        <w:pStyle w:val="Ventura-Content"/>
        <w:ind w:firstLine="0"/>
      </w:pPr>
    </w:p>
    <w:tbl>
      <w:tblPr>
        <w:tblStyle w:val="TableGrid4"/>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8"/>
      </w:tblGrid>
      <w:tr w:rsidR="001A4AC1" w:rsidRPr="001A4AC1" w14:paraId="21DAB347" w14:textId="77777777" w:rsidTr="001A4AC1">
        <w:trPr>
          <w:trHeight w:val="348"/>
        </w:trPr>
        <w:tc>
          <w:tcPr>
            <w:tcW w:w="9498" w:type="dxa"/>
            <w:tcBorders>
              <w:bottom w:val="single" w:sz="8" w:space="0" w:color="auto"/>
            </w:tcBorders>
          </w:tcPr>
          <w:p w14:paraId="2D2FE7C1" w14:textId="77777777" w:rsidR="001A4AC1" w:rsidRPr="001A4AC1" w:rsidRDefault="001A4AC1" w:rsidP="001A4AC1">
            <w:pPr>
              <w:widowControl/>
              <w:spacing w:after="120" w:line="276" w:lineRule="auto"/>
              <w:jc w:val="left"/>
              <w:rPr>
                <w:rFonts w:ascii="Arial" w:hAnsi="Arial" w:cs="Arial"/>
                <w:b/>
                <w:bCs/>
                <w:spacing w:val="100"/>
                <w:szCs w:val="20"/>
              </w:rPr>
            </w:pPr>
            <w:r w:rsidRPr="001A4AC1">
              <w:rPr>
                <w:rFonts w:ascii="Arial" w:hAnsi="Arial" w:cs="Arial"/>
                <w:b/>
                <w:bCs/>
                <w:spacing w:val="100"/>
                <w:szCs w:val="20"/>
              </w:rPr>
              <w:t>ABSTRACT</w:t>
            </w:r>
          </w:p>
        </w:tc>
      </w:tr>
      <w:tr w:rsidR="001A4AC1" w:rsidRPr="001A4AC1" w14:paraId="03C07311" w14:textId="77777777" w:rsidTr="007D5B54">
        <w:trPr>
          <w:trHeight w:val="668"/>
        </w:trPr>
        <w:tc>
          <w:tcPr>
            <w:tcW w:w="9498" w:type="dxa"/>
            <w:tcBorders>
              <w:top w:val="single" w:sz="8" w:space="0" w:color="auto"/>
              <w:bottom w:val="single" w:sz="4" w:space="0" w:color="auto"/>
            </w:tcBorders>
          </w:tcPr>
          <w:p w14:paraId="00862AA3" w14:textId="00624163" w:rsidR="002C1449" w:rsidRPr="002C1449" w:rsidRDefault="002C1449" w:rsidP="002C1449">
            <w:pPr>
              <w:keepNext/>
              <w:keepLines/>
              <w:widowControl/>
              <w:spacing w:before="240" w:after="240" w:line="276" w:lineRule="auto"/>
              <w:jc w:val="left"/>
              <w:outlineLvl w:val="0"/>
              <w:rPr>
                <w:rFonts w:ascii="Arial" w:hAnsi="Arial" w:cs="Arial"/>
                <w:sz w:val="15"/>
                <w:szCs w:val="15"/>
              </w:rPr>
            </w:pPr>
            <w:r w:rsidRPr="002C1449">
              <w:rPr>
                <w:rFonts w:ascii="Arial" w:hAnsi="Arial" w:cs="Arial"/>
                <w:sz w:val="15"/>
                <w:szCs w:val="15"/>
              </w:rPr>
              <w:t>Handling stunting should not only focus on the nutrition fulfillment sector. A fundamental factor is critical to consider as  the root causes of high stunting in Indonesia, namely unwanted pregnancies or unplanned pregnancies.</w:t>
            </w:r>
          </w:p>
          <w:p w14:paraId="5E1C6E4D" w14:textId="361E5115" w:rsidR="001A4AC1" w:rsidRPr="001A4AC1" w:rsidRDefault="001A4AC1" w:rsidP="00955131">
            <w:pPr>
              <w:widowControl/>
              <w:spacing w:before="120" w:after="120" w:line="276" w:lineRule="auto"/>
              <w:rPr>
                <w:rFonts w:ascii="Arial" w:hAnsi="Arial" w:cs="Arial"/>
                <w:sz w:val="15"/>
              </w:rPr>
            </w:pPr>
          </w:p>
        </w:tc>
      </w:tr>
    </w:tbl>
    <w:p w14:paraId="090B06A8" w14:textId="77777777" w:rsidR="003F00CE" w:rsidRPr="002B4317" w:rsidRDefault="003F00CE" w:rsidP="003F00CE">
      <w:pPr>
        <w:pStyle w:val="Ventura-Content"/>
        <w:ind w:firstLine="0"/>
        <w:sectPr w:rsidR="003F00CE" w:rsidRPr="002B4317" w:rsidSect="00CD6BB4">
          <w:headerReference w:type="even" r:id="rId8"/>
          <w:headerReference w:type="default" r:id="rId9"/>
          <w:footerReference w:type="even" r:id="rId10"/>
          <w:footerReference w:type="default" r:id="rId11"/>
          <w:headerReference w:type="first" r:id="rId12"/>
          <w:footerReference w:type="first" r:id="rId13"/>
          <w:pgSz w:w="11907" w:h="16840" w:code="9"/>
          <w:pgMar w:top="1701" w:right="1247" w:bottom="1531" w:left="1134" w:header="1021" w:footer="1077" w:gutter="0"/>
          <w:pgNumType w:start="1"/>
          <w:cols w:space="720"/>
          <w:titlePg/>
          <w:docGrid w:linePitch="360"/>
        </w:sectPr>
      </w:pPr>
    </w:p>
    <w:p w14:paraId="3FB72859" w14:textId="5A25F260" w:rsidR="006D6C15" w:rsidRDefault="002C1449" w:rsidP="00BE47B8">
      <w:pPr>
        <w:pStyle w:val="NoSpacing"/>
        <w:jc w:val="both"/>
        <w:rPr>
          <w:rFonts w:ascii="Arial" w:hAnsi="Arial" w:cs="Arial"/>
          <w:sz w:val="18"/>
          <w:szCs w:val="18"/>
        </w:rPr>
      </w:pPr>
      <w:bookmarkStart w:id="1" w:name="_Hlk78642497"/>
      <w:r w:rsidRPr="007725D5">
        <w:rPr>
          <w:rFonts w:ascii="Arial" w:hAnsi="Arial" w:cs="Arial"/>
          <w:sz w:val="18"/>
          <w:szCs w:val="18"/>
        </w:rPr>
        <w:t xml:space="preserve">Stunting is one of the nutritional problems faced in the world, especially in poor and developing countries. In Indonesia, the problem of stunting is the focus of the current government because of its high prevalence, 24.4% in 2021 and 21.6% in 2022. Various programs </w:t>
      </w:r>
      <w:r>
        <w:rPr>
          <w:rFonts w:ascii="Arial" w:hAnsi="Arial" w:cs="Arial"/>
          <w:sz w:val="18"/>
          <w:szCs w:val="18"/>
        </w:rPr>
        <w:t xml:space="preserve">have been implemented </w:t>
      </w:r>
      <w:r w:rsidRPr="007725D5">
        <w:rPr>
          <w:rFonts w:ascii="Arial" w:hAnsi="Arial" w:cs="Arial"/>
          <w:sz w:val="18"/>
          <w:szCs w:val="18"/>
        </w:rPr>
        <w:t xml:space="preserve">such as fulfilling specific nutrition and also sensitive nutrition, but this is only able to reduce the prevalence of stunting by around 2.8%. When viewed more deeply, the current handling of stunting only focuses on the nutrition fulfillment sector, not targeting the fundamental </w:t>
      </w:r>
      <w:r>
        <w:rPr>
          <w:rFonts w:ascii="Arial" w:hAnsi="Arial" w:cs="Arial"/>
          <w:sz w:val="18"/>
          <w:szCs w:val="18"/>
        </w:rPr>
        <w:t xml:space="preserve">variable </w:t>
      </w:r>
      <w:r w:rsidRPr="007725D5">
        <w:rPr>
          <w:rFonts w:ascii="Arial" w:hAnsi="Arial" w:cs="Arial"/>
          <w:sz w:val="18"/>
          <w:szCs w:val="18"/>
        </w:rPr>
        <w:t>which is considered to play a very important role in the root causes of high stunting in Indonesia, namely unwanted pregnancies or unplanned pregnancies</w:t>
      </w:r>
      <w:r w:rsidR="00220897">
        <w:rPr>
          <w:rFonts w:ascii="Arial" w:hAnsi="Arial" w:cs="Arial"/>
          <w:sz w:val="18"/>
          <w:szCs w:val="18"/>
        </w:rPr>
        <w:t>.</w:t>
      </w:r>
      <w:r w:rsidR="00AB667B">
        <w:rPr>
          <w:rFonts w:ascii="Arial" w:hAnsi="Arial" w:cs="Arial"/>
          <w:sz w:val="18"/>
          <w:szCs w:val="18"/>
        </w:rPr>
        <w:fldChar w:fldCharType="begin" w:fldLock="1"/>
      </w:r>
      <w:r w:rsidR="00303EFE">
        <w:rPr>
          <w:rFonts w:ascii="Arial" w:hAnsi="Arial" w:cs="Arial"/>
          <w:sz w:val="18"/>
          <w:szCs w:val="18"/>
        </w:rPr>
        <w:instrText>ADDIN CSL_CITATION {"citationItems":[{"id":"ITEM-1","itemData":{"author":[{"dropping-particle":"","family":"Kementrian Kesehatan Republik Indonesia","given":"","non-dropping-particle":"","parse-names":false,"suffix":""}],"container-title":"Kemenkes","id":"ITEM-1","issued":{"date-parts":[["2023"]]},"number-of-pages":"1-7","publisher-place":"Jakarta","title":"Hasil Survei Status Gizi Indonesia (SSGI) 2022","type":"book"},"uris":["http://www.mendeley.com/documents/?uuid=e7b792fc-0e5f-4aed-9d13-9b5e0a71b2c9","http://www.mendeley.com/documents/?uuid=72d86427-917a-4931-b61d-fda1d93081e5"]},{"id":"ITEM-2","itemData":{"DOI":"10.1002/14651858.CD011695.pub2","ISSN":"1469-493X (Electronic)","PMID":"31204795","abstract":"BACKGROUND: Nutritional interventions to prevent stunting of infants and young  children are most often applied in rural areas in low- and middle-income countries (LMIC). Few interventions are focused on urban slums. The literature needs a systematic assessment, as infants and children living in slums are at high risk of stunting. Urban slums are complex environments in terms of biological, social, and political variables and the outcomes of nutritional interventions need to be assessed in relation to these variables. For the purposes of this review, we followed the UN-Habitat 2004 definitions for low-income informal settlements or slums as lacking one or more indicators of basic services or infrastructure. OBJECTIVES: To assess the impact of nutritional interventions to reduce stunting in infants and children under five years old in urban slums from LMIC and the effect of nutritional interventions on other nutritional (wasting and underweight) and non-nutritional outcomes (socioeconomic, health and developmental) in addition to stunting. SEARCH METHODS: The review used a sensitive search strategy of electronic databases, bibliographies of articles, conference proceedings, websites, grey literature, and contact with experts and authors published from 1990. We searched 32 databases, in English and non-English languages (MEDLINE, CENTRAL, Web of Science, Ovid MEDLINE, etc). We performed the initial literature search from November 2015 to January 2016, and conducted top up searches in March 2017 and in August 2018. SELECTION CRITERIA: Research designs included randomised (including cluster-randomised) trials, quasi-randomised trials, non-randomised controlled trials, controlled before-and-after studies, pre- and postintervention, interrupted time series (ITS), and historically controlled studies among infants and children from LMIC, from birth to 59 months, living in urban slums. The interventions included were nutrition-specific or maternal education. The primary outcomes were length or height expressed in cm or length-for-age (LFA)/height-for-age (HFA) z-scores, and birth weight in grams or presence/absence of low birth weight (LBW). DATA COLLECTION AND ANALYSIS: We screened and then retrieved titles and abstracts as full text if potentially eligible for inclusion. Working independently, one review author screened all titles and abstracts and extracted data on the selected population, intervention, comparison, and outcome parameters and two other authors…","author":[{"dropping-particle":"","family":"Goudet","given":"Sophie M","non-dropping-particle":"","parse-names":false,"suffix":""},{"dropping-particle":"","family":"Bogin","given":"Barry A","non-dropping-particle":"","parse-names":false,"suffix":""},{"dropping-particle":"","family":"Madise","given":"Nyovani J","non-dropping-particle":"","parse-names":false,"suffix":""},{"dropping-particle":"","family":"Griffiths","given":"Paula L","non-dropping-particle":"","parse-names":false,"suffix":""}],"container-title":"The Cochrane database of systematic reviews","id":"ITEM-2","issue":"6","issued":{"date-parts":[["2019","6"]]},"language":"eng","page":"CD011695","publisher-place":"England","title":"Nutritional interventions for preventing stunting in children (birth to 59  months) living in urban slums in low- and middle-income countries (LMIC).","type":"article-journal","volume":"6"},"uris":["http://www.mendeley.com/documents/?uuid=59f6dac7-e22e-40d2-955a-5c5e6e9422a8"]}],"mendeley":{"formattedCitation":"&lt;sup&gt;1,2&lt;/sup&gt;","plainTextFormattedCitation":"1,2","previouslyFormattedCitation":"&lt;sup&gt;1,2&lt;/sup&gt;"},"properties":{"noteIndex":0},"schema":"https://github.com/citation-style-language/schema/raw/master/csl-citation.json"}</w:instrText>
      </w:r>
      <w:r w:rsidR="00AB667B">
        <w:rPr>
          <w:rFonts w:ascii="Arial" w:hAnsi="Arial" w:cs="Arial"/>
          <w:sz w:val="18"/>
          <w:szCs w:val="18"/>
        </w:rPr>
        <w:fldChar w:fldCharType="separate"/>
      </w:r>
      <w:r w:rsidR="00792F01" w:rsidRPr="00792F01">
        <w:rPr>
          <w:rFonts w:ascii="Arial" w:hAnsi="Arial" w:cs="Arial"/>
          <w:noProof/>
          <w:sz w:val="18"/>
          <w:szCs w:val="18"/>
          <w:vertAlign w:val="superscript"/>
        </w:rPr>
        <w:t>1,2</w:t>
      </w:r>
      <w:r w:rsidR="00AB667B">
        <w:rPr>
          <w:rFonts w:ascii="Arial" w:hAnsi="Arial" w:cs="Arial"/>
          <w:sz w:val="18"/>
          <w:szCs w:val="18"/>
        </w:rPr>
        <w:fldChar w:fldCharType="end"/>
      </w:r>
    </w:p>
    <w:p w14:paraId="70091552" w14:textId="77777777" w:rsidR="006D6C15" w:rsidRDefault="006D6C15" w:rsidP="00BE47B8">
      <w:pPr>
        <w:pStyle w:val="NoSpacing"/>
        <w:jc w:val="both"/>
        <w:rPr>
          <w:rFonts w:ascii="Arial" w:hAnsi="Arial" w:cs="Arial"/>
          <w:sz w:val="18"/>
          <w:szCs w:val="18"/>
        </w:rPr>
      </w:pPr>
    </w:p>
    <w:p w14:paraId="4EBA32A4" w14:textId="570CB1EA" w:rsidR="0010222F" w:rsidRDefault="002C1449" w:rsidP="00FE6870">
      <w:pPr>
        <w:pStyle w:val="NoSpacing"/>
        <w:jc w:val="both"/>
        <w:rPr>
          <w:rFonts w:ascii="Arial" w:hAnsi="Arial" w:cs="Arial"/>
          <w:sz w:val="18"/>
          <w:szCs w:val="18"/>
        </w:rPr>
      </w:pPr>
      <w:r>
        <w:rPr>
          <w:rFonts w:ascii="Arial" w:hAnsi="Arial" w:cs="Arial"/>
          <w:sz w:val="18"/>
          <w:szCs w:val="18"/>
        </w:rPr>
        <w:t>U</w:t>
      </w:r>
      <w:r w:rsidRPr="007725D5">
        <w:rPr>
          <w:rFonts w:ascii="Arial" w:hAnsi="Arial" w:cs="Arial"/>
          <w:sz w:val="18"/>
          <w:szCs w:val="18"/>
        </w:rPr>
        <w:t>nwanted pregnancy</w:t>
      </w:r>
      <w:r>
        <w:rPr>
          <w:rFonts w:ascii="Arial" w:hAnsi="Arial" w:cs="Arial"/>
          <w:sz w:val="18"/>
          <w:szCs w:val="18"/>
        </w:rPr>
        <w:t xml:space="preserve"> is often associated to an extra-marital </w:t>
      </w:r>
      <w:r w:rsidRPr="007725D5">
        <w:rPr>
          <w:rFonts w:ascii="Arial" w:hAnsi="Arial" w:cs="Arial"/>
          <w:sz w:val="18"/>
          <w:szCs w:val="18"/>
        </w:rPr>
        <w:t>pregnancy</w:t>
      </w:r>
      <w:r>
        <w:rPr>
          <w:rFonts w:ascii="Arial" w:hAnsi="Arial" w:cs="Arial"/>
          <w:sz w:val="18"/>
          <w:szCs w:val="18"/>
        </w:rPr>
        <w:t>. In fact, it is not necessarily the case. T</w:t>
      </w:r>
      <w:r w:rsidRPr="007725D5">
        <w:rPr>
          <w:rFonts w:ascii="Arial" w:hAnsi="Arial" w:cs="Arial"/>
          <w:sz w:val="18"/>
          <w:szCs w:val="18"/>
        </w:rPr>
        <w:t xml:space="preserve">here are several other </w:t>
      </w:r>
      <w:r>
        <w:rPr>
          <w:rFonts w:ascii="Arial" w:hAnsi="Arial" w:cs="Arial"/>
          <w:sz w:val="18"/>
          <w:szCs w:val="18"/>
        </w:rPr>
        <w:t>reasons</w:t>
      </w:r>
      <w:r w:rsidRPr="007725D5">
        <w:rPr>
          <w:rFonts w:ascii="Arial" w:hAnsi="Arial" w:cs="Arial"/>
          <w:sz w:val="18"/>
          <w:szCs w:val="18"/>
        </w:rPr>
        <w:t xml:space="preserve"> </w:t>
      </w:r>
      <w:r>
        <w:rPr>
          <w:rFonts w:ascii="Arial" w:hAnsi="Arial" w:cs="Arial"/>
          <w:sz w:val="18"/>
          <w:szCs w:val="18"/>
        </w:rPr>
        <w:t xml:space="preserve">of </w:t>
      </w:r>
      <w:r w:rsidRPr="007725D5">
        <w:rPr>
          <w:rFonts w:ascii="Arial" w:hAnsi="Arial" w:cs="Arial"/>
          <w:sz w:val="18"/>
          <w:szCs w:val="18"/>
        </w:rPr>
        <w:t>unwanted pregnancy</w:t>
      </w:r>
      <w:r>
        <w:rPr>
          <w:rFonts w:ascii="Arial" w:hAnsi="Arial" w:cs="Arial"/>
          <w:sz w:val="18"/>
          <w:szCs w:val="18"/>
        </w:rPr>
        <w:t xml:space="preserve">. It includes the factors of </w:t>
      </w:r>
      <w:r w:rsidRPr="007725D5">
        <w:rPr>
          <w:rFonts w:ascii="Arial" w:hAnsi="Arial" w:cs="Arial"/>
          <w:sz w:val="18"/>
          <w:szCs w:val="18"/>
        </w:rPr>
        <w:t xml:space="preserve">contraceptive failure, pregnancy due to young marriage (mother's age &lt;20 years), </w:t>
      </w:r>
      <w:r>
        <w:rPr>
          <w:rFonts w:ascii="Arial" w:hAnsi="Arial" w:cs="Arial"/>
          <w:sz w:val="18"/>
          <w:szCs w:val="18"/>
        </w:rPr>
        <w:t xml:space="preserve">and advanced maternal age </w:t>
      </w:r>
      <w:r w:rsidRPr="007725D5">
        <w:rPr>
          <w:rFonts w:ascii="Arial" w:hAnsi="Arial" w:cs="Arial"/>
          <w:sz w:val="18"/>
          <w:szCs w:val="18"/>
        </w:rPr>
        <w:t xml:space="preserve">(mother's age &gt;35 years). </w:t>
      </w:r>
      <w:r>
        <w:rPr>
          <w:rFonts w:ascii="Arial" w:hAnsi="Arial" w:cs="Arial"/>
          <w:sz w:val="18"/>
          <w:szCs w:val="18"/>
        </w:rPr>
        <w:t xml:space="preserve">In addition, A newly married </w:t>
      </w:r>
      <w:r w:rsidRPr="007725D5">
        <w:rPr>
          <w:rFonts w:ascii="Arial" w:hAnsi="Arial" w:cs="Arial"/>
          <w:sz w:val="18"/>
          <w:szCs w:val="18"/>
        </w:rPr>
        <w:t xml:space="preserve"> </w:t>
      </w:r>
      <w:r>
        <w:rPr>
          <w:rFonts w:ascii="Arial" w:hAnsi="Arial" w:cs="Arial"/>
          <w:sz w:val="18"/>
          <w:szCs w:val="18"/>
        </w:rPr>
        <w:t>wife who gets pregnant early (in the first year) may be considered as an unwanted one, because the couple has not planned to have a child.</w:t>
      </w:r>
      <w:r w:rsidR="00DF2124">
        <w:rPr>
          <w:rFonts w:ascii="Arial" w:hAnsi="Arial" w:cs="Arial"/>
          <w:sz w:val="18"/>
          <w:szCs w:val="18"/>
        </w:rPr>
        <w:fldChar w:fldCharType="begin" w:fldLock="1"/>
      </w:r>
      <w:r w:rsidR="00303EFE">
        <w:rPr>
          <w:rFonts w:ascii="Arial" w:hAnsi="Arial" w:cs="Arial"/>
          <w:sz w:val="18"/>
          <w:szCs w:val="18"/>
        </w:rPr>
        <w:instrText>ADDIN CSL_CITATION {"citationItems":[{"id":"ITEM-1","itemData":{"DOI":"10.30595/medisains.v18i3.9201","author":[{"dropping-particle":"","family":"Supriyadi","given":"","non-dropping-particle":"","parse-names":false,"suffix":""},{"dropping-particle":"","family":"Yanti","given":"Linda","non-dropping-particle":"","parse-names":false,"suffix":""}],"container-title":"Medisains","id":"ITEM-1","issue":"3","issued":{"date-parts":[["2020"]]},"page":"93-98","title":"Factors analysis of unwanted pregnancies among women childbearing age in Indonesia: analysis of demographic and health survey data in 2017","type":"article-journal","volume":"18"},"uris":["http://www.mendeley.com/documents/?uuid=a0fbf89a-2b19-4a96-96ba-561dbc6529ed","http://www.mendeley.com/documents/?uuid=18a725e1-5e1d-4c51-bd7b-dddaad22e0db"]}],"mendeley":{"formattedCitation":"&lt;sup&gt;3&lt;/sup&gt;","plainTextFormattedCitation":"3","previouslyFormattedCitation":"&lt;sup&gt;3&lt;/sup&gt;"},"properties":{"noteIndex":0},"schema":"https://github.com/citation-style-language/schema/raw/master/csl-citation.json"}</w:instrText>
      </w:r>
      <w:r w:rsidR="00DF2124">
        <w:rPr>
          <w:rFonts w:ascii="Arial" w:hAnsi="Arial" w:cs="Arial"/>
          <w:sz w:val="18"/>
          <w:szCs w:val="18"/>
        </w:rPr>
        <w:fldChar w:fldCharType="separate"/>
      </w:r>
      <w:r w:rsidR="00792F01" w:rsidRPr="00792F01">
        <w:rPr>
          <w:rFonts w:ascii="Arial" w:hAnsi="Arial" w:cs="Arial"/>
          <w:noProof/>
          <w:sz w:val="18"/>
          <w:szCs w:val="18"/>
          <w:vertAlign w:val="superscript"/>
        </w:rPr>
        <w:t>3</w:t>
      </w:r>
      <w:r w:rsidR="00DF2124">
        <w:rPr>
          <w:rFonts w:ascii="Arial" w:hAnsi="Arial" w:cs="Arial"/>
          <w:sz w:val="18"/>
          <w:szCs w:val="18"/>
        </w:rPr>
        <w:fldChar w:fldCharType="end"/>
      </w:r>
    </w:p>
    <w:p w14:paraId="5ED46AF4" w14:textId="7E8D4FE2" w:rsidR="00653413" w:rsidRDefault="00220897" w:rsidP="00BE47B8">
      <w:pPr>
        <w:pStyle w:val="NoSpacing"/>
        <w:jc w:val="both"/>
        <w:rPr>
          <w:rFonts w:ascii="Arial" w:hAnsi="Arial" w:cs="Arial"/>
          <w:sz w:val="18"/>
          <w:szCs w:val="18"/>
        </w:rPr>
      </w:pPr>
      <w:r>
        <w:rPr>
          <w:rFonts w:ascii="Arial" w:hAnsi="Arial" w:cs="Arial"/>
          <w:sz w:val="18"/>
          <w:szCs w:val="18"/>
        </w:rPr>
        <w:t xml:space="preserve"> </w:t>
      </w:r>
    </w:p>
    <w:p w14:paraId="339505C8" w14:textId="1DF7BDC9" w:rsidR="00653413" w:rsidRDefault="002C1449" w:rsidP="00BE47B8">
      <w:pPr>
        <w:pStyle w:val="NoSpacing"/>
        <w:jc w:val="both"/>
        <w:rPr>
          <w:rFonts w:ascii="Arial" w:hAnsi="Arial" w:cs="Arial"/>
          <w:sz w:val="18"/>
          <w:szCs w:val="18"/>
        </w:rPr>
      </w:pPr>
      <w:r w:rsidRPr="007725D5">
        <w:rPr>
          <w:rFonts w:ascii="Arial" w:hAnsi="Arial" w:cs="Arial"/>
          <w:sz w:val="18"/>
          <w:szCs w:val="18"/>
        </w:rPr>
        <w:t>Currently, the number of adolescent</w:t>
      </w:r>
      <w:r>
        <w:rPr>
          <w:rFonts w:ascii="Arial" w:hAnsi="Arial" w:cs="Arial"/>
          <w:sz w:val="18"/>
          <w:szCs w:val="18"/>
        </w:rPr>
        <w:t xml:space="preserve"> </w:t>
      </w:r>
      <w:r w:rsidRPr="007725D5">
        <w:rPr>
          <w:rFonts w:ascii="Arial" w:hAnsi="Arial" w:cs="Arial"/>
          <w:sz w:val="18"/>
          <w:szCs w:val="18"/>
        </w:rPr>
        <w:t>pregnancies</w:t>
      </w:r>
      <w:r>
        <w:rPr>
          <w:rFonts w:ascii="Arial" w:hAnsi="Arial" w:cs="Arial"/>
          <w:sz w:val="18"/>
          <w:szCs w:val="18"/>
        </w:rPr>
        <w:t>,</w:t>
      </w:r>
      <w:r w:rsidRPr="007725D5">
        <w:rPr>
          <w:rFonts w:ascii="Arial" w:hAnsi="Arial" w:cs="Arial"/>
          <w:sz w:val="18"/>
          <w:szCs w:val="18"/>
        </w:rPr>
        <w:t xml:space="preserve"> </w:t>
      </w:r>
      <w:r>
        <w:rPr>
          <w:rFonts w:ascii="Arial" w:hAnsi="Arial" w:cs="Arial"/>
          <w:sz w:val="18"/>
          <w:szCs w:val="18"/>
        </w:rPr>
        <w:t>as</w:t>
      </w:r>
      <w:r w:rsidRPr="007725D5">
        <w:rPr>
          <w:rFonts w:ascii="Arial" w:hAnsi="Arial" w:cs="Arial"/>
          <w:sz w:val="18"/>
          <w:szCs w:val="18"/>
        </w:rPr>
        <w:t xml:space="preserve"> recorded in religious courts (underage marriage applications) in 2021</w:t>
      </w:r>
      <w:r>
        <w:rPr>
          <w:rFonts w:ascii="Arial" w:hAnsi="Arial" w:cs="Arial"/>
          <w:sz w:val="18"/>
          <w:szCs w:val="18"/>
        </w:rPr>
        <w:t>,</w:t>
      </w:r>
      <w:r w:rsidRPr="007725D5">
        <w:rPr>
          <w:rFonts w:ascii="Arial" w:hAnsi="Arial" w:cs="Arial"/>
          <w:sz w:val="18"/>
          <w:szCs w:val="18"/>
        </w:rPr>
        <w:t xml:space="preserve"> is 60,000 cases and in 2022 there will be 55,000 cases, mostly due to pregnancy before marriage</w:t>
      </w:r>
      <w:r w:rsidR="00653413">
        <w:rPr>
          <w:rFonts w:ascii="Arial" w:hAnsi="Arial" w:cs="Arial"/>
          <w:sz w:val="18"/>
          <w:szCs w:val="18"/>
        </w:rPr>
        <w:t>.</w:t>
      </w:r>
      <w:r w:rsidR="003047AC">
        <w:rPr>
          <w:rFonts w:ascii="Arial" w:hAnsi="Arial" w:cs="Arial"/>
          <w:sz w:val="18"/>
          <w:szCs w:val="18"/>
        </w:rPr>
        <w:fldChar w:fldCharType="begin" w:fldLock="1"/>
      </w:r>
      <w:r w:rsidR="00F85E22">
        <w:rPr>
          <w:rFonts w:ascii="Arial" w:hAnsi="Arial" w:cs="Arial"/>
          <w:sz w:val="18"/>
          <w:szCs w:val="18"/>
        </w:rPr>
        <w:instrText>ADDIN CSL_CITATION {"citationItems":[{"id":"ITEM-1","itemData":{"author":[{"dropping-particle":"","family":"Kementrian Pemberdayaan Perempuan Dan Perlindungan Anak Republik Indonesia","given":"","non-dropping-particle":"","parse-names":false,"suffix":""}],"container-title":"Kemen PPPA","id":"ITEM-1","issued":{"date-parts":[["2023"]]},"publisher-place":"jakarta","title":"Perkawinan Anak Di Indonesia Sudah Mengkhawatirkan","type":"article-newspaper"},"uris":["http://www.mendeley.com/documents/?uuid=0d41d3cc-06f8-4561-a4f8-8f098c792d09","http://www.mendeley.com/documents/?uuid=b046e385-cb7f-4f79-9eea-0a6f5e8ddfc1"]}],"mendeley":{"formattedCitation":"&lt;sup&gt;4&lt;/sup&gt;","plainTextFormattedCitation":"4","previouslyFormattedCitation":"&lt;sup&gt;4&lt;/sup&gt;"},"properties":{"noteIndex":0},"schema":"https://github.com/citation-style-language/schema/raw/master/csl-citation.json"}</w:instrText>
      </w:r>
      <w:r w:rsidR="003047AC">
        <w:rPr>
          <w:rFonts w:ascii="Arial" w:hAnsi="Arial" w:cs="Arial"/>
          <w:sz w:val="18"/>
          <w:szCs w:val="18"/>
        </w:rPr>
        <w:fldChar w:fldCharType="separate"/>
      </w:r>
      <w:r w:rsidR="00792F01" w:rsidRPr="00792F01">
        <w:rPr>
          <w:rFonts w:ascii="Arial" w:hAnsi="Arial" w:cs="Arial"/>
          <w:noProof/>
          <w:sz w:val="18"/>
          <w:szCs w:val="18"/>
          <w:vertAlign w:val="superscript"/>
        </w:rPr>
        <w:t>4</w:t>
      </w:r>
      <w:r w:rsidR="003047AC">
        <w:rPr>
          <w:rFonts w:ascii="Arial" w:hAnsi="Arial" w:cs="Arial"/>
          <w:sz w:val="18"/>
          <w:szCs w:val="18"/>
        </w:rPr>
        <w:fldChar w:fldCharType="end"/>
      </w:r>
      <w:r w:rsidR="003047AC">
        <w:rPr>
          <w:rFonts w:ascii="Arial" w:hAnsi="Arial" w:cs="Arial"/>
          <w:sz w:val="18"/>
          <w:szCs w:val="18"/>
        </w:rPr>
        <w:t xml:space="preserve"> </w:t>
      </w:r>
      <w:r>
        <w:rPr>
          <w:rFonts w:ascii="Arial" w:hAnsi="Arial" w:cs="Arial"/>
          <w:sz w:val="18"/>
          <w:szCs w:val="18"/>
        </w:rPr>
        <w:t>This has n</w:t>
      </w:r>
      <w:r w:rsidRPr="007725D5">
        <w:rPr>
          <w:rFonts w:ascii="Arial" w:hAnsi="Arial" w:cs="Arial"/>
          <w:sz w:val="18"/>
          <w:szCs w:val="18"/>
        </w:rPr>
        <w:t xml:space="preserve">ot </w:t>
      </w:r>
      <w:r>
        <w:rPr>
          <w:rFonts w:ascii="Arial" w:hAnsi="Arial" w:cs="Arial"/>
          <w:sz w:val="18"/>
          <w:szCs w:val="18"/>
        </w:rPr>
        <w:t xml:space="preserve">covered </w:t>
      </w:r>
      <w:r w:rsidRPr="007725D5">
        <w:rPr>
          <w:rFonts w:ascii="Arial" w:hAnsi="Arial" w:cs="Arial"/>
          <w:sz w:val="18"/>
          <w:szCs w:val="18"/>
        </w:rPr>
        <w:t xml:space="preserve">the number of </w:t>
      </w:r>
      <w:r>
        <w:rPr>
          <w:rFonts w:ascii="Arial" w:hAnsi="Arial" w:cs="Arial"/>
          <w:sz w:val="18"/>
          <w:szCs w:val="18"/>
        </w:rPr>
        <w:t xml:space="preserve">extra-marital </w:t>
      </w:r>
      <w:r w:rsidRPr="007725D5">
        <w:rPr>
          <w:rFonts w:ascii="Arial" w:hAnsi="Arial" w:cs="Arial"/>
          <w:sz w:val="18"/>
          <w:szCs w:val="18"/>
        </w:rPr>
        <w:t xml:space="preserve">pregnancies </w:t>
      </w:r>
      <w:r>
        <w:rPr>
          <w:rFonts w:ascii="Arial" w:hAnsi="Arial" w:cs="Arial"/>
          <w:sz w:val="18"/>
          <w:szCs w:val="18"/>
        </w:rPr>
        <w:t xml:space="preserve">among the </w:t>
      </w:r>
      <w:r w:rsidRPr="007725D5">
        <w:rPr>
          <w:rFonts w:ascii="Arial" w:hAnsi="Arial" w:cs="Arial"/>
          <w:sz w:val="18"/>
          <w:szCs w:val="18"/>
        </w:rPr>
        <w:t xml:space="preserve">adults and the pregnancies </w:t>
      </w:r>
      <w:r>
        <w:rPr>
          <w:rFonts w:ascii="Arial" w:hAnsi="Arial" w:cs="Arial"/>
          <w:sz w:val="18"/>
          <w:szCs w:val="18"/>
        </w:rPr>
        <w:t xml:space="preserve">of </w:t>
      </w:r>
      <w:r w:rsidRPr="007725D5">
        <w:rPr>
          <w:rFonts w:ascii="Arial" w:hAnsi="Arial" w:cs="Arial"/>
          <w:sz w:val="18"/>
          <w:szCs w:val="18"/>
        </w:rPr>
        <w:t>co</w:t>
      </w:r>
      <w:r>
        <w:rPr>
          <w:rFonts w:ascii="Arial" w:hAnsi="Arial" w:cs="Arial"/>
          <w:sz w:val="18"/>
          <w:szCs w:val="18"/>
        </w:rPr>
        <w:t xml:space="preserve">ntraceptive </w:t>
      </w:r>
      <w:r w:rsidRPr="007725D5">
        <w:rPr>
          <w:rFonts w:ascii="Arial" w:hAnsi="Arial" w:cs="Arial"/>
          <w:sz w:val="18"/>
          <w:szCs w:val="18"/>
        </w:rPr>
        <w:t>failure</w:t>
      </w:r>
      <w:r>
        <w:rPr>
          <w:rFonts w:ascii="Arial" w:hAnsi="Arial" w:cs="Arial"/>
          <w:sz w:val="18"/>
          <w:szCs w:val="18"/>
        </w:rPr>
        <w:t>.</w:t>
      </w:r>
      <w:r>
        <w:rPr>
          <w:rFonts w:ascii="Arial" w:hAnsi="Arial" w:cs="Arial"/>
          <w:sz w:val="18"/>
          <w:szCs w:val="18"/>
        </w:rPr>
        <w:t xml:space="preserve"> </w:t>
      </w:r>
      <w:r>
        <w:rPr>
          <w:rFonts w:ascii="Arial" w:hAnsi="Arial" w:cs="Arial"/>
          <w:sz w:val="18"/>
          <w:szCs w:val="18"/>
        </w:rPr>
        <w:t>T</w:t>
      </w:r>
      <w:r w:rsidRPr="007725D5">
        <w:rPr>
          <w:rFonts w:ascii="Arial" w:hAnsi="Arial" w:cs="Arial"/>
          <w:sz w:val="18"/>
          <w:szCs w:val="18"/>
        </w:rPr>
        <w:t xml:space="preserve">he </w:t>
      </w:r>
      <w:r>
        <w:rPr>
          <w:rFonts w:ascii="Arial" w:hAnsi="Arial" w:cs="Arial"/>
          <w:sz w:val="18"/>
          <w:szCs w:val="18"/>
        </w:rPr>
        <w:t>figure is un</w:t>
      </w:r>
      <w:r w:rsidRPr="007725D5">
        <w:rPr>
          <w:rFonts w:ascii="Arial" w:hAnsi="Arial" w:cs="Arial"/>
          <w:sz w:val="18"/>
          <w:szCs w:val="18"/>
        </w:rPr>
        <w:t>known</w:t>
      </w:r>
      <w:r>
        <w:rPr>
          <w:rFonts w:ascii="Arial" w:hAnsi="Arial" w:cs="Arial"/>
          <w:sz w:val="18"/>
          <w:szCs w:val="18"/>
        </w:rPr>
        <w:t xml:space="preserve">, </w:t>
      </w:r>
      <w:r w:rsidRPr="007725D5">
        <w:rPr>
          <w:rFonts w:ascii="Arial" w:hAnsi="Arial" w:cs="Arial"/>
          <w:sz w:val="18"/>
          <w:szCs w:val="18"/>
        </w:rPr>
        <w:t xml:space="preserve">because </w:t>
      </w:r>
      <w:r>
        <w:rPr>
          <w:rFonts w:ascii="Arial" w:hAnsi="Arial" w:cs="Arial"/>
          <w:sz w:val="18"/>
          <w:szCs w:val="18"/>
        </w:rPr>
        <w:t xml:space="preserve">the people tend to conceal the fact as it is </w:t>
      </w:r>
      <w:r w:rsidRPr="007725D5">
        <w:rPr>
          <w:rFonts w:ascii="Arial" w:hAnsi="Arial" w:cs="Arial"/>
          <w:sz w:val="18"/>
          <w:szCs w:val="18"/>
        </w:rPr>
        <w:t xml:space="preserve">considered a disgrace in </w:t>
      </w:r>
      <w:r>
        <w:rPr>
          <w:rFonts w:ascii="Arial" w:hAnsi="Arial" w:cs="Arial"/>
          <w:sz w:val="18"/>
          <w:szCs w:val="18"/>
        </w:rPr>
        <w:t>our culture</w:t>
      </w:r>
      <w:r w:rsidRPr="007725D5">
        <w:rPr>
          <w:rFonts w:ascii="Arial" w:hAnsi="Arial" w:cs="Arial"/>
          <w:sz w:val="18"/>
          <w:szCs w:val="18"/>
        </w:rPr>
        <w:t>.</w:t>
      </w:r>
      <w:r w:rsidR="009B38C1">
        <w:rPr>
          <w:rFonts w:ascii="Arial" w:hAnsi="Arial" w:cs="Arial"/>
          <w:sz w:val="18"/>
          <w:szCs w:val="18"/>
        </w:rPr>
        <w:fldChar w:fldCharType="begin" w:fldLock="1"/>
      </w:r>
      <w:r w:rsidR="002C5E5D">
        <w:rPr>
          <w:rFonts w:ascii="Arial" w:hAnsi="Arial" w:cs="Arial"/>
          <w:sz w:val="18"/>
          <w:szCs w:val="18"/>
        </w:rPr>
        <w:instrText>ADDIN CSL_CITATION {"citationItems":[{"id":"ITEM-1","itemData":{"DOI":"10.1016/j.contraception.2016.03.011","ISSN":"1879-0518 (Electronic)","PMID":"27018154","abstract":"BACKGROUND: While most unintended pregnancies occur because couples do not use  contraception, contraceptive failure is also an important underlying cause. However, few recent studies outside of the United States have estimated contraceptive failure rates, and most such studies have been restricted to married women, to a limited number of countries and to 12-month failure rate estimates. METHODS: Using self-reported data from 43 countries with Demographic and Health Survey data, we estimated typical-use contraceptive failure rates for seven contraceptive methods at 12, 24 and 36months of use. We provide a median estimate for each method across 43 countries overall, in seven subregions and in individual countries. We assess differences by various demographic and socioeconomic characteristics. Estimates are not corrected for potential errors in retrospective reporting contraceptive use or potential underreporting of abortion, which may vary by country and subgroups within countries. RESULTS: Across all included countries, reported 12-month typical-use failure rates were lowest for users of longer-acting methods such as implants (0.6 failures per 100 episodes of use), intrauterine devices (1.4) and injectables (1.7); intermediate for users of short-term resupply methods such as oral contraceptive pills (5.5) and male condoms (5.4); and highest for users of traditional methods such as withdrawal (13.4) or periodic abstinence (13.9), a group largely using calendar rhythm. CONCLUSIONS: Our findings help us to highlight those methods, subregions and population groups that may be in need of particular attention for improvements in policies and programs to address higher contraceptive failure rates.","author":[{"dropping-particle":"","family":"Polis","given":"Chelsea B","non-dropping-particle":"","parse-names":false,"suffix":""},{"dropping-particle":"","family":"Bradley","given":"Sarah E K","non-dropping-particle":"","parse-names":false,"suffix":""},{"dropping-particle":"","family":"Bankole","given":"Akinrinola","non-dropping-particle":"","parse-names":false,"suffix":""},{"dropping-particle":"","family":"Onda","given":"Tsuyoshi","non-dropping-particle":"","parse-names":false,"suffix":""},{"dropping-particle":"","family":"Croft","given":"Trevor","non-dropping-particle":"","parse-names":false,"suffix":""},{"dropping-particle":"","family":"Singh","given":"Susheela","non-dropping-particle":"","parse-names":false,"suffix":""}],"container-title":"Contraception","id":"ITEM-1","issue":"1","issued":{"date-parts":[["2016","7"]]},"language":"eng","page":"11-17","publisher-place":"United States","title":"Typical-use contraceptive failure rates in 43 countries with Demographic and  Health Survey data: summary of a detailed report.","type":"article-journal","volume":"94"},"uris":["http://www.mendeley.com/documents/?uuid=c2373beb-c018-4851-aee8-79e84d95c98a"]},{"id":"ITEM-2","itemData":{"DOI":"https://doi.org/10.1111/sifp.12085","ISSN":"0039-3665","abstract":"Abstract Contraceptive failure is a major contributor to unintended pregnancy worldwide. DHS retrospective calendars, which are the most widely used data source for estimating contraceptive failure in low-income countries, vary in quality across countries and surveys. We identified surveys with the most reliable calendar data and analyzed 105,322 episodes of contraceptive use from 15 DHSs conducted between 1992 and 2014. We estimate contraceptive method-specific 12-month failure rates. We also examined how failure rates vary by age, education, socioeconomic status, contraceptive intention, residence, and marital status using multilevel piecewise exponential hazard models. Our failure rate estimates are significantly lower than results from the United States and slightly higher than previous studies that included more DHS surveys, including some with lower-quality data. We estimate age-specific global contraceptive failure rates and find strong, consistent age patterns with the youngest users experiencing failure rates up to ten times higher than older women for certain methods. Failure also varies by socioeconomic status, with the poorest, and youngest, women at highest risk of experiencing unintended pregnancy due to failure.","author":[{"dropping-particle":"","family":"Bradley","given":"Sarah E K","non-dropping-particle":"","parse-names":false,"suffix":""},{"dropping-particle":"","family":"Polis","given":"Chelsea B","non-dropping-particle":"","parse-names":false,"suffix":""},{"dropping-particle":"","family":"Bankole","given":"Akinrinola","non-dropping-particle":"","parse-names":false,"suffix":""},{"dropping-particle":"","family":"Croft","given":"Trevor","non-dropping-particle":"","parse-names":false,"suffix":""}],"container-title":"Studies in Family Planning","id":"ITEM-2","issue":"1","issued":{"date-parts":[["2019","3","1"]]},"note":"https://doi.org/10.1111/sifp.12085","page":"3-24","publisher":"John Wiley &amp; Sons, Ltd","title":"Global Contraceptive Failure Rates: Who Is Most at Risk?","type":"article-journal","volume":"50"},"uris":["http://www.mendeley.com/documents/?uuid=e8e0732b-e2b1-4312-a3fb-75f9c6fee22f"]}],"mendeley":{"formattedCitation":"&lt;sup&gt;5,6&lt;/sup&gt;","plainTextFormattedCitation":"5,6","previouslyFormattedCitation":"&lt;sup&gt;5,6&lt;/sup&gt;"},"properties":{"noteIndex":0},"schema":"https://github.com/citation-style-language/schema/raw/master/csl-citation.json"}</w:instrText>
      </w:r>
      <w:r w:rsidR="009B38C1">
        <w:rPr>
          <w:rFonts w:ascii="Arial" w:hAnsi="Arial" w:cs="Arial"/>
          <w:sz w:val="18"/>
          <w:szCs w:val="18"/>
        </w:rPr>
        <w:fldChar w:fldCharType="separate"/>
      </w:r>
      <w:r w:rsidR="00566A40" w:rsidRPr="00566A40">
        <w:rPr>
          <w:rFonts w:ascii="Arial" w:hAnsi="Arial" w:cs="Arial"/>
          <w:noProof/>
          <w:sz w:val="18"/>
          <w:szCs w:val="18"/>
          <w:vertAlign w:val="superscript"/>
        </w:rPr>
        <w:t>5,6</w:t>
      </w:r>
      <w:r w:rsidR="009B38C1">
        <w:rPr>
          <w:rFonts w:ascii="Arial" w:hAnsi="Arial" w:cs="Arial"/>
          <w:sz w:val="18"/>
          <w:szCs w:val="18"/>
        </w:rPr>
        <w:fldChar w:fldCharType="end"/>
      </w:r>
      <w:r w:rsidR="009B38C1">
        <w:rPr>
          <w:rFonts w:ascii="Arial" w:hAnsi="Arial" w:cs="Arial"/>
          <w:sz w:val="18"/>
          <w:szCs w:val="18"/>
        </w:rPr>
        <w:t xml:space="preserve"> </w:t>
      </w:r>
    </w:p>
    <w:p w14:paraId="3C45F43A" w14:textId="62B72B89" w:rsidR="00653413" w:rsidRDefault="00653413" w:rsidP="00BE47B8">
      <w:pPr>
        <w:pStyle w:val="NoSpacing"/>
        <w:jc w:val="both"/>
        <w:rPr>
          <w:rFonts w:ascii="Arial" w:hAnsi="Arial" w:cs="Arial"/>
          <w:sz w:val="18"/>
          <w:szCs w:val="18"/>
        </w:rPr>
      </w:pPr>
    </w:p>
    <w:p w14:paraId="2F77910D" w14:textId="1D15869E" w:rsidR="0086548B" w:rsidRDefault="002C1449" w:rsidP="00BE47B8">
      <w:pPr>
        <w:pStyle w:val="NoSpacing"/>
        <w:jc w:val="both"/>
        <w:rPr>
          <w:rFonts w:ascii="Arial" w:hAnsi="Arial" w:cs="Arial"/>
          <w:sz w:val="18"/>
          <w:szCs w:val="18"/>
        </w:rPr>
      </w:pPr>
      <w:r>
        <w:rPr>
          <w:rFonts w:ascii="Arial" w:hAnsi="Arial" w:cs="Arial"/>
          <w:sz w:val="18"/>
          <w:szCs w:val="18"/>
        </w:rPr>
        <w:t xml:space="preserve">As </w:t>
      </w:r>
      <w:r w:rsidRPr="007725D5">
        <w:rPr>
          <w:rFonts w:ascii="Arial" w:hAnsi="Arial" w:cs="Arial"/>
          <w:sz w:val="18"/>
          <w:szCs w:val="18"/>
        </w:rPr>
        <w:t xml:space="preserve">an unwanted pregnancy occurs, especially </w:t>
      </w:r>
      <w:r>
        <w:rPr>
          <w:rFonts w:ascii="Arial" w:hAnsi="Arial" w:cs="Arial"/>
          <w:sz w:val="18"/>
          <w:szCs w:val="18"/>
        </w:rPr>
        <w:t xml:space="preserve">among </w:t>
      </w:r>
      <w:r w:rsidRPr="007725D5">
        <w:rPr>
          <w:rFonts w:ascii="Arial" w:hAnsi="Arial" w:cs="Arial"/>
          <w:sz w:val="18"/>
          <w:szCs w:val="18"/>
        </w:rPr>
        <w:t>teenage</w:t>
      </w:r>
      <w:r>
        <w:rPr>
          <w:rFonts w:ascii="Arial" w:hAnsi="Arial" w:cs="Arial"/>
          <w:sz w:val="18"/>
          <w:szCs w:val="18"/>
        </w:rPr>
        <w:t>rs</w:t>
      </w:r>
      <w:r w:rsidRPr="007725D5">
        <w:rPr>
          <w:rFonts w:ascii="Arial" w:hAnsi="Arial" w:cs="Arial"/>
          <w:sz w:val="18"/>
          <w:szCs w:val="18"/>
        </w:rPr>
        <w:t>, it is certain that they are not ready physically, mentally and financially. The</w:t>
      </w:r>
      <w:r>
        <w:rPr>
          <w:rFonts w:ascii="Arial" w:hAnsi="Arial" w:cs="Arial"/>
          <w:sz w:val="18"/>
          <w:szCs w:val="18"/>
        </w:rPr>
        <w:t>se</w:t>
      </w:r>
      <w:r w:rsidRPr="007725D5">
        <w:rPr>
          <w:rFonts w:ascii="Arial" w:hAnsi="Arial" w:cs="Arial"/>
          <w:sz w:val="18"/>
          <w:szCs w:val="18"/>
        </w:rPr>
        <w:t xml:space="preserve"> </w:t>
      </w:r>
      <w:r>
        <w:rPr>
          <w:rFonts w:ascii="Arial" w:hAnsi="Arial" w:cs="Arial"/>
          <w:sz w:val="18"/>
          <w:szCs w:val="18"/>
        </w:rPr>
        <w:t xml:space="preserve">surely will </w:t>
      </w:r>
      <w:r w:rsidRPr="007725D5">
        <w:rPr>
          <w:rFonts w:ascii="Arial" w:hAnsi="Arial" w:cs="Arial"/>
          <w:sz w:val="18"/>
          <w:szCs w:val="18"/>
        </w:rPr>
        <w:t>lead to various problems both in the preconception, pre-natal, and post-natal phases which have an impact on the growth and development of the child (Figure 1)</w:t>
      </w:r>
      <w:r w:rsidR="009168BE">
        <w:rPr>
          <w:rFonts w:ascii="Arial" w:hAnsi="Arial" w:cs="Arial"/>
          <w:sz w:val="18"/>
          <w:szCs w:val="18"/>
        </w:rPr>
        <w:t>.</w:t>
      </w:r>
      <w:r w:rsidR="002C5E5D">
        <w:rPr>
          <w:rFonts w:ascii="Arial" w:hAnsi="Arial" w:cs="Arial"/>
          <w:sz w:val="18"/>
          <w:szCs w:val="18"/>
        </w:rPr>
        <w:fldChar w:fldCharType="begin" w:fldLock="1"/>
      </w:r>
      <w:r w:rsidR="006D1A4D">
        <w:rPr>
          <w:rFonts w:ascii="Arial" w:hAnsi="Arial" w:cs="Arial"/>
          <w:sz w:val="18"/>
          <w:szCs w:val="18"/>
        </w:rPr>
        <w:instrText>ADDIN CSL_CITATION {"citationItems":[{"id":"ITEM-1","itemData":{"DOI":"10.3345/cep.2021.00094","author":[{"dropping-particle":"","family":"Santosa","given":"Agus","non-dropping-particle":"","parse-names":false,"suffix":""},{"dropping-particle":"","family":"Arif","given":"Essa Novanda","non-dropping-particle":"","parse-names":false,"suffix":""},{"dropping-particle":"","family":"Ghoni","given":"Dinal Abdul","non-dropping-particle":"","parse-names":false,"suffix":""}],"container-title":"Clin Exp Pediatr","id":"ITEM-1","issue":"2","issued":{"date-parts":[["2022"]]},"page":"90-97","title":"Effect of maternal and child factors on stunting: partial least squares structural equation modeling","type":"article-journal","volume":"65"},"uris":["http://www.mendeley.com/documents/?uuid=ed2620cb-e09c-4a81-999b-a62e950726c1"]}],"mendeley":{"formattedCitation":"&lt;sup&gt;7&lt;/sup&gt;","plainTextFormattedCitation":"7","previouslyFormattedCitation":"&lt;sup&gt;7&lt;/sup&gt;"},"properties":{"noteIndex":0},"schema":"https://github.com/citation-style-language/schema/raw/master/csl-citation.json"}</w:instrText>
      </w:r>
      <w:r w:rsidR="002C5E5D">
        <w:rPr>
          <w:rFonts w:ascii="Arial" w:hAnsi="Arial" w:cs="Arial"/>
          <w:sz w:val="18"/>
          <w:szCs w:val="18"/>
        </w:rPr>
        <w:fldChar w:fldCharType="separate"/>
      </w:r>
      <w:r w:rsidR="002C5E5D" w:rsidRPr="002C5E5D">
        <w:rPr>
          <w:rFonts w:ascii="Arial" w:hAnsi="Arial" w:cs="Arial"/>
          <w:noProof/>
          <w:sz w:val="18"/>
          <w:szCs w:val="18"/>
          <w:vertAlign w:val="superscript"/>
        </w:rPr>
        <w:t>7</w:t>
      </w:r>
      <w:r w:rsidR="002C5E5D">
        <w:rPr>
          <w:rFonts w:ascii="Arial" w:hAnsi="Arial" w:cs="Arial"/>
          <w:sz w:val="18"/>
          <w:szCs w:val="18"/>
        </w:rPr>
        <w:fldChar w:fldCharType="end"/>
      </w:r>
      <w:r w:rsidR="009168BE">
        <w:rPr>
          <w:rFonts w:ascii="Arial" w:hAnsi="Arial" w:cs="Arial"/>
          <w:sz w:val="18"/>
          <w:szCs w:val="18"/>
        </w:rPr>
        <w:t xml:space="preserve"> </w:t>
      </w:r>
      <w:r w:rsidRPr="007725D5">
        <w:rPr>
          <w:rFonts w:ascii="Arial" w:hAnsi="Arial" w:cs="Arial"/>
          <w:sz w:val="18"/>
          <w:szCs w:val="18"/>
        </w:rPr>
        <w:t xml:space="preserve">Micro and macro nutritional readiness and sufficient pre-natal knowledge are very important </w:t>
      </w:r>
      <w:r>
        <w:rPr>
          <w:rFonts w:ascii="Arial" w:hAnsi="Arial" w:cs="Arial"/>
          <w:sz w:val="18"/>
          <w:szCs w:val="18"/>
        </w:rPr>
        <w:t>to be a mother. N</w:t>
      </w:r>
      <w:r w:rsidRPr="007725D5">
        <w:rPr>
          <w:rFonts w:ascii="Arial" w:hAnsi="Arial" w:cs="Arial"/>
          <w:sz w:val="18"/>
          <w:szCs w:val="18"/>
        </w:rPr>
        <w:t xml:space="preserve">utritional unpreparedness </w:t>
      </w:r>
      <w:r>
        <w:rPr>
          <w:rFonts w:ascii="Arial" w:hAnsi="Arial" w:cs="Arial"/>
          <w:sz w:val="18"/>
          <w:szCs w:val="18"/>
        </w:rPr>
        <w:t xml:space="preserve">for </w:t>
      </w:r>
      <w:r w:rsidRPr="007725D5">
        <w:rPr>
          <w:rFonts w:ascii="Arial" w:hAnsi="Arial" w:cs="Arial"/>
          <w:sz w:val="18"/>
          <w:szCs w:val="18"/>
        </w:rPr>
        <w:t>pregnancy or Preconception Maternal Nutritional Status (PMNS) affects fetal linear growth and the risk of stunting</w:t>
      </w:r>
      <w:r w:rsidR="0086548B">
        <w:rPr>
          <w:rFonts w:ascii="Arial" w:hAnsi="Arial" w:cs="Arial"/>
          <w:sz w:val="18"/>
          <w:szCs w:val="18"/>
        </w:rPr>
        <w:t>.</w:t>
      </w:r>
      <w:r w:rsidR="00390F5E">
        <w:rPr>
          <w:rFonts w:ascii="Arial" w:hAnsi="Arial" w:cs="Arial"/>
          <w:sz w:val="18"/>
          <w:szCs w:val="18"/>
        </w:rPr>
        <w:fldChar w:fldCharType="begin" w:fldLock="1"/>
      </w:r>
      <w:r w:rsidR="00C559B1">
        <w:rPr>
          <w:rFonts w:ascii="Arial" w:hAnsi="Arial" w:cs="Arial"/>
          <w:sz w:val="18"/>
          <w:szCs w:val="18"/>
        </w:rPr>
        <w:instrText>ADDIN CSL_CITATION {"citationItems":[{"id":"ITEM-1","itemData":{"DOI":"10.1371/journal.pone.0203201","ISSN":"1932-6203","abstract":"Growing evidence supports the role of preconception maternal nutritional status (PMNS) on birth outcomes; however, evidence of relationships with child growth are limited. We examined associations between PMNS (height, weight and body mass index- BMI) and offspring growth during the first 1000 days. We used prospective cohort data from a randomized-controlled trial of preconception micronutrient supplementation in Vietnam, PRECONCEPT (n = 1409). Poisson regression models were used to examine associations between PMNS and risk of offspring stunting (&lt;-2 HAZ) at 2 years. We used path analytic models to examine associations with PMNS on fetal growth (ultrasound measurements) and offspring HAZ at birth and 2 years. All models were adjusted for child age, sex, gestational weight gain, education, socioeconomic status and treatment group. A third of women had a preconception height &lt; 150cm or weight &lt; 43 kg. Women with preconception height &lt; 150 cm or a weight &lt; 43 kg were at increased risk of having a stunted child at 2 years (incident risk ratio IRR: 1.85, 95% CI 1.51-2.28; IRR 1.35, 95% CI 1.10-1.65, respectively). While the traditional low BMI cut-off (&lt; 18.5 kg/m2) was not significant, lower BMI cut-offs (&lt; 17.5 kg/m2 or &lt; 18.0 kg/m2) were significantly associated with 1.3 times increased risk of child stunting. In path models, PMNS were positively associated with fetal growth (ultrasound measurements) and offspring HAZ at birth and 2 years. For each 1 standard deviation (SD) increase in maternal height and weight, offspring HAZ at 2 years increased by 0.30 SD and 0.23 SD, respectively. In conclusion, PMNS influences both offspring linear growth and risk of stunting across the first 1000 days. These findings underscore the importance of expanding the scope of current policies and strategies to include the preconception period in order to reduce child stunting.","author":[{"dropping-particle":"","family":"Young","given":"Melissa F","non-dropping-particle":"","parse-names":false,"suffix":""},{"dropping-particle":"","family":"Nguyen","given":"Phuong Hong","non-dropping-particle":"","parse-names":false,"suffix":""},{"dropping-particle":"","family":"Gonzalez Casanova","given":"Ines","non-dropping-particle":"","parse-names":false,"suffix":""},{"dropping-particle":"","family":"Addo","given":"O Yaw","non-dropping-particle":"","parse-names":false,"suffix":""},{"dropping-particle":"","family":"Tran","given":"Lan Mai","non-dropping-particle":"","parse-names":false,"suffix":""},{"dropping-particle":"","family":"Nguyen","given":"Son","non-dropping-particle":"","parse-names":false,"suffix":""},{"dropping-particle":"","family":"Martorell","given":"Reynaldo","non-dropping-particle":"","parse-names":false,"suffix":""},{"dropping-particle":"","family":"Ramakrishnan","given":"Usha","non-dropping-particle":"","parse-names":false,"suffix":""}],"container-title":"PloS one","id":"ITEM-1","issue":"8","issued":{"date-parts":[["2018","8","30"]]},"language":"eng","page":"e0203201-e0203201","publisher":"Public Library of Science","title":"Role of maternal preconception nutrition on offspring growth and risk of stunting across the first 1000 days in Vietnam: A prospective cohort study","type":"article-journal","volume":"13"},"uris":["http://www.mendeley.com/documents/?uuid=4ecd6ed8-1c83-4559-ac9f-fd1a1b60f639"]}],"mendeley":{"formattedCitation":"&lt;sup&gt;8&lt;/sup&gt;","plainTextFormattedCitation":"8","previouslyFormattedCitation":"&lt;sup&gt;8&lt;/sup&gt;"},"properties":{"noteIndex":0},"schema":"https://github.com/citation-style-language/schema/raw/master/csl-citation.json"}</w:instrText>
      </w:r>
      <w:r w:rsidR="00390F5E">
        <w:rPr>
          <w:rFonts w:ascii="Arial" w:hAnsi="Arial" w:cs="Arial"/>
          <w:sz w:val="18"/>
          <w:szCs w:val="18"/>
        </w:rPr>
        <w:fldChar w:fldCharType="separate"/>
      </w:r>
      <w:r w:rsidR="00390F5E" w:rsidRPr="00390F5E">
        <w:rPr>
          <w:rFonts w:ascii="Arial" w:hAnsi="Arial" w:cs="Arial"/>
          <w:noProof/>
          <w:sz w:val="18"/>
          <w:szCs w:val="18"/>
          <w:vertAlign w:val="superscript"/>
        </w:rPr>
        <w:t>8</w:t>
      </w:r>
      <w:r w:rsidR="00390F5E">
        <w:rPr>
          <w:rFonts w:ascii="Arial" w:hAnsi="Arial" w:cs="Arial"/>
          <w:sz w:val="18"/>
          <w:szCs w:val="18"/>
        </w:rPr>
        <w:fldChar w:fldCharType="end"/>
      </w:r>
      <w:r w:rsidR="0086548B">
        <w:rPr>
          <w:rFonts w:ascii="Arial" w:hAnsi="Arial" w:cs="Arial"/>
          <w:sz w:val="18"/>
          <w:szCs w:val="18"/>
        </w:rPr>
        <w:t xml:space="preserve"> </w:t>
      </w:r>
    </w:p>
    <w:p w14:paraId="4D30D41D" w14:textId="77777777" w:rsidR="0086548B" w:rsidRDefault="0086548B" w:rsidP="00BE47B8">
      <w:pPr>
        <w:pStyle w:val="NoSpacing"/>
        <w:jc w:val="both"/>
        <w:rPr>
          <w:rFonts w:ascii="Arial" w:hAnsi="Arial" w:cs="Arial"/>
          <w:sz w:val="18"/>
          <w:szCs w:val="18"/>
        </w:rPr>
      </w:pPr>
    </w:p>
    <w:p w14:paraId="3ED32AE5" w14:textId="65C15905" w:rsidR="00173F39" w:rsidRDefault="00A47893" w:rsidP="00891080">
      <w:pPr>
        <w:pStyle w:val="NoSpacing"/>
        <w:jc w:val="both"/>
        <w:rPr>
          <w:rFonts w:ascii="Arial" w:hAnsi="Arial" w:cs="Arial"/>
          <w:sz w:val="18"/>
          <w:szCs w:val="18"/>
        </w:rPr>
      </w:pPr>
      <w:r w:rsidRPr="007725D5">
        <w:rPr>
          <w:rFonts w:ascii="Arial" w:hAnsi="Arial" w:cs="Arial"/>
          <w:sz w:val="18"/>
          <w:szCs w:val="18"/>
        </w:rPr>
        <w:t xml:space="preserve">Adolescent mothers are </w:t>
      </w:r>
      <w:r>
        <w:rPr>
          <w:rFonts w:ascii="Arial" w:hAnsi="Arial" w:cs="Arial"/>
          <w:sz w:val="18"/>
          <w:szCs w:val="18"/>
        </w:rPr>
        <w:t>un</w:t>
      </w:r>
      <w:r w:rsidRPr="007725D5">
        <w:rPr>
          <w:rFonts w:ascii="Arial" w:hAnsi="Arial" w:cs="Arial"/>
          <w:sz w:val="18"/>
          <w:szCs w:val="18"/>
        </w:rPr>
        <w:t xml:space="preserve">able to ensure adequate nutritional intake for the </w:t>
      </w:r>
      <w:r>
        <w:rPr>
          <w:rFonts w:ascii="Arial" w:hAnsi="Arial" w:cs="Arial"/>
          <w:sz w:val="18"/>
          <w:szCs w:val="18"/>
        </w:rPr>
        <w:t>baby</w:t>
      </w:r>
      <w:r w:rsidRPr="007725D5">
        <w:rPr>
          <w:rFonts w:ascii="Arial" w:hAnsi="Arial" w:cs="Arial"/>
          <w:sz w:val="18"/>
          <w:szCs w:val="18"/>
        </w:rPr>
        <w:t xml:space="preserve"> they are </w:t>
      </w:r>
      <w:r>
        <w:rPr>
          <w:rFonts w:ascii="Arial" w:hAnsi="Arial" w:cs="Arial"/>
          <w:sz w:val="18"/>
          <w:szCs w:val="18"/>
        </w:rPr>
        <w:t>bearing</w:t>
      </w:r>
      <w:r w:rsidRPr="007725D5">
        <w:rPr>
          <w:rFonts w:ascii="Arial" w:hAnsi="Arial" w:cs="Arial"/>
          <w:sz w:val="18"/>
          <w:szCs w:val="18"/>
        </w:rPr>
        <w:t xml:space="preserve">. </w:t>
      </w:r>
      <w:r>
        <w:rPr>
          <w:rFonts w:ascii="Arial" w:hAnsi="Arial" w:cs="Arial"/>
          <w:sz w:val="18"/>
          <w:szCs w:val="18"/>
        </w:rPr>
        <w:t xml:space="preserve">As </w:t>
      </w:r>
      <w:r w:rsidRPr="007725D5">
        <w:rPr>
          <w:rFonts w:ascii="Arial" w:hAnsi="Arial" w:cs="Arial"/>
          <w:sz w:val="18"/>
          <w:szCs w:val="18"/>
        </w:rPr>
        <w:t xml:space="preserve">they are still in the growth stage, </w:t>
      </w:r>
      <w:r>
        <w:rPr>
          <w:rFonts w:ascii="Arial" w:hAnsi="Arial" w:cs="Arial"/>
          <w:sz w:val="18"/>
          <w:szCs w:val="18"/>
        </w:rPr>
        <w:t xml:space="preserve">pregnant </w:t>
      </w:r>
      <w:r w:rsidRPr="007725D5">
        <w:rPr>
          <w:rFonts w:ascii="Arial" w:hAnsi="Arial" w:cs="Arial"/>
          <w:sz w:val="18"/>
          <w:szCs w:val="18"/>
        </w:rPr>
        <w:t>teen</w:t>
      </w:r>
      <w:r>
        <w:rPr>
          <w:rFonts w:ascii="Arial" w:hAnsi="Arial" w:cs="Arial"/>
          <w:sz w:val="18"/>
          <w:szCs w:val="18"/>
        </w:rPr>
        <w:t xml:space="preserve">s </w:t>
      </w:r>
      <w:r w:rsidRPr="007725D5">
        <w:rPr>
          <w:rFonts w:ascii="Arial" w:hAnsi="Arial" w:cs="Arial"/>
          <w:sz w:val="18"/>
          <w:szCs w:val="18"/>
        </w:rPr>
        <w:t xml:space="preserve">will compete for nutrients with the development of the fetus they </w:t>
      </w:r>
      <w:r>
        <w:rPr>
          <w:rFonts w:ascii="Arial" w:hAnsi="Arial" w:cs="Arial"/>
          <w:sz w:val="18"/>
          <w:szCs w:val="18"/>
        </w:rPr>
        <w:t xml:space="preserve">have. Thus, </w:t>
      </w:r>
      <w:r w:rsidRPr="007725D5">
        <w:rPr>
          <w:rFonts w:ascii="Arial" w:hAnsi="Arial" w:cs="Arial"/>
          <w:sz w:val="18"/>
          <w:szCs w:val="18"/>
        </w:rPr>
        <w:t>the fetus is more at risk of being born with less weight than adult mothers. Unwanted pregnancies can also lead to stress and depression</w:t>
      </w:r>
      <w:r>
        <w:rPr>
          <w:rFonts w:ascii="Arial" w:hAnsi="Arial" w:cs="Arial"/>
          <w:sz w:val="18"/>
          <w:szCs w:val="18"/>
        </w:rPr>
        <w:t>.</w:t>
      </w:r>
      <w:r w:rsidR="00792E6A">
        <w:rPr>
          <w:rFonts w:ascii="Arial" w:hAnsi="Arial" w:cs="Arial"/>
          <w:sz w:val="18"/>
          <w:szCs w:val="18"/>
        </w:rPr>
        <w:fldChar w:fldCharType="begin" w:fldLock="1"/>
      </w:r>
      <w:r w:rsidR="00B5573F">
        <w:rPr>
          <w:rFonts w:ascii="Arial" w:hAnsi="Arial" w:cs="Arial"/>
          <w:sz w:val="18"/>
          <w:szCs w:val="18"/>
        </w:rPr>
        <w:instrText>ADDIN CSL_CITATION {"citationItems":[{"id":"ITEM-1","itemData":{"DOI":"10.1590/s0034-8910.2015049005257","ISSN":"1518-8787 (Electronic)","PMID":"26083941","abstract":"OBJECTIVE To analyze the association between unintended pregnancy and postpartum  depression. METHODS This is a prospective cohort study conducted with 1,121 pregnant aged 18 to 49 years, who attended the prenatal program devised by the Brazilian Family Health Strategy, Recife, PE, Northeastern Brazil, between July 2005 and December 2006. We interviewed 1,121 women during pregnancy and 1,057 after childbirth. Unintended pregnancy was evaluated during the first interview and postpartum depression symptoms were assessed using the Edinburgh Postnatal Depression Screening Scale. The crude and adjusted odds ratios for the studied association were estimated using logistic regression analysis. RESULTS The frequency for unintended pregnancy was 60.2%; 25.9% presented postpartum depression symptoms. Those who had unintended pregnancies had a higher likelihood of presenting this symptoms, even after adjusting for confounding variables (OR = 1.48; 95%CI 1.09;2.01). When the Self Reporting Questionnaire (SRQ-20) variable was included, the association decreased, however, remained statistically significant (OR = 1.42; 95%CI 1.03;1.97). CONCLUSIONS Unintended pregnancy showed association with subsequent postpartum depressive symptoms. This suggests that high values in Edinburgh Postnatal Depression Screening Scale may result from unintended pregnancy.","author":[{"dropping-particle":"","family":"Brito","given":"Cynthia Nunes de Oliveira","non-dropping-particle":"","parse-names":false,"suffix":""},{"dropping-particle":"","family":"Alves","given":"Sandra Valongueiro","non-dropping-particle":"","parse-names":false,"suffix":""},{"dropping-particle":"","family":"Ludermir","given":"Ana Bernarda","non-dropping-particle":"","parse-names":false,"suffix":""},{"dropping-particle":"de","family":"Araújo","given":"Thália Velho Barreto","non-dropping-particle":"","parse-names":false,"suffix":""}],"container-title":"Revista de saude publica","id":"ITEM-1","issued":{"date-parts":[["2015"]]},"language":"eng","page":"33","publisher-place":"Brazil","title":"Postpartum depression among women with unintended pregnancy.","type":"article-journal","volume":"49"},"uris":["http://www.mendeley.com/documents/?uuid=9c7a09a9-878f-4ba3-bf5d-51f943283d80"]}],"mendeley":{"formattedCitation":"&lt;sup&gt;9&lt;/sup&gt;","plainTextFormattedCitation":"9","previouslyFormattedCitation":"&lt;sup&gt;9&lt;/sup&gt;"},"properties":{"noteIndex":0},"schema":"https://github.com/citation-style-language/schema/raw/master/csl-citation.json"}</w:instrText>
      </w:r>
      <w:r w:rsidR="00792E6A">
        <w:rPr>
          <w:rFonts w:ascii="Arial" w:hAnsi="Arial" w:cs="Arial"/>
          <w:sz w:val="18"/>
          <w:szCs w:val="18"/>
        </w:rPr>
        <w:fldChar w:fldCharType="separate"/>
      </w:r>
      <w:r w:rsidR="00792E6A" w:rsidRPr="00792E6A">
        <w:rPr>
          <w:rFonts w:ascii="Arial" w:hAnsi="Arial" w:cs="Arial"/>
          <w:noProof/>
          <w:sz w:val="18"/>
          <w:szCs w:val="18"/>
          <w:vertAlign w:val="superscript"/>
        </w:rPr>
        <w:t>9</w:t>
      </w:r>
      <w:r w:rsidR="00792E6A">
        <w:rPr>
          <w:rFonts w:ascii="Arial" w:hAnsi="Arial" w:cs="Arial"/>
          <w:sz w:val="18"/>
          <w:szCs w:val="18"/>
        </w:rPr>
        <w:fldChar w:fldCharType="end"/>
      </w:r>
      <w:r w:rsidR="007C5AB5">
        <w:rPr>
          <w:rFonts w:ascii="Arial" w:hAnsi="Arial" w:cs="Arial"/>
          <w:sz w:val="18"/>
          <w:szCs w:val="18"/>
        </w:rPr>
        <w:t xml:space="preserve"> </w:t>
      </w:r>
      <w:r w:rsidR="002C1449">
        <w:rPr>
          <w:rFonts w:ascii="Arial" w:hAnsi="Arial" w:cs="Arial"/>
          <w:sz w:val="18"/>
          <w:szCs w:val="18"/>
        </w:rPr>
        <w:t>Th</w:t>
      </w:r>
      <w:r w:rsidR="002C1449" w:rsidRPr="007725D5">
        <w:rPr>
          <w:rFonts w:ascii="Arial" w:hAnsi="Arial" w:cs="Arial"/>
          <w:sz w:val="18"/>
          <w:szCs w:val="18"/>
        </w:rPr>
        <w:t>ey will not care about the condition of their pregnancy and will not do a pregnancy check-up</w:t>
      </w:r>
      <w:r w:rsidR="002C1449">
        <w:rPr>
          <w:rFonts w:ascii="Arial" w:hAnsi="Arial" w:cs="Arial"/>
          <w:sz w:val="18"/>
          <w:szCs w:val="18"/>
        </w:rPr>
        <w:t>.</w:t>
      </w:r>
      <w:r w:rsidR="000A425C">
        <w:rPr>
          <w:rFonts w:ascii="Arial" w:hAnsi="Arial" w:cs="Arial"/>
          <w:sz w:val="18"/>
          <w:szCs w:val="18"/>
        </w:rPr>
        <w:fldChar w:fldCharType="begin" w:fldLock="1"/>
      </w:r>
      <w:r w:rsidR="00B5573F">
        <w:rPr>
          <w:rFonts w:ascii="Arial" w:hAnsi="Arial" w:cs="Arial"/>
          <w:sz w:val="18"/>
          <w:szCs w:val="18"/>
        </w:rPr>
        <w:instrText>ADDIN CSL_CITATION {"citationItems":[{"id":"ITEM-1","itemData":{"DOI":"10.1007/s00038-020-01358-7","ISSN":"1661-8564 (Electronic)","PMID":"32270238","abstract":"OBJECTIVES: Unwanted pregnancy is an important public health concern in low- and  middle-income countries (LMICs). Using a pooled dataset from 48 Demographic Health Surveys conducted in Africa, Asia, Latin America and Europe (n = 494,778), we examined the effect of unwanted pregnancy on maternal and child healthcare utilization and child health outcomes in LMICs. METHODS: We used logistic regression models to estimate the effect of unwanted pregnancy on antenatal care use, supervised delivery, childhood vaccination and three indicators of child health, viz. stunting (height-for-age), underweight (weight-for-age) and wasting (weight-for-height). RESULTS: We found that mothers of children whose pregnancies had been unwanted had a lower probability of attending four or more antenatal care visits by 3.6% (95% confidence interval = 1.9-5.4%) compared to those whose pregnancy was wanted. We did not find significant impacts of unwanted pregnancy on supervised delivery, childhood vaccination uptake or child health indicators. CONCLUSIONS: Birth characteristics, household-level determinants and country-level characteristics seem to be more closely related to maternal and child healthcare utilization as well as child health outcomes than whether the pregnancy was wanted or unwanted in LMICs.","author":[{"dropping-particle":"","family":"Hajizadeh","given":"Mohammad","non-dropping-particle":"","parse-names":false,"suffix":""},{"dropping-particle":"","family":"Nghiem","given":"Son","non-dropping-particle":"","parse-names":false,"suffix":""}],"container-title":"International journal of public health","id":"ITEM-1","issue":"4","issued":{"date-parts":[["2020","5"]]},"language":"eng","page":"457-468","publisher-place":"Switzerland","title":"Does unwanted pregnancy lead to adverse health and healthcare utilization for  mother and child? Evidence from low- and middle-income countries.","type":"article-journal","volume":"65"},"uris":["http://www.mendeley.com/documents/?uuid=bc64af86-939f-4ab4-8f57-ed93213bde8e"]}],"mendeley":{"formattedCitation":"&lt;sup&gt;10&lt;/sup&gt;","plainTextFormattedCitation":"10","previouslyFormattedCitation":"&lt;sup&gt;10&lt;/sup&gt;"},"properties":{"noteIndex":0},"schema":"https://github.com/citation-style-language/schema/raw/master/csl-citation.json"}</w:instrText>
      </w:r>
      <w:r w:rsidR="000A425C">
        <w:rPr>
          <w:rFonts w:ascii="Arial" w:hAnsi="Arial" w:cs="Arial"/>
          <w:sz w:val="18"/>
          <w:szCs w:val="18"/>
        </w:rPr>
        <w:fldChar w:fldCharType="separate"/>
      </w:r>
      <w:r w:rsidR="00792E6A" w:rsidRPr="00792E6A">
        <w:rPr>
          <w:rFonts w:ascii="Arial" w:hAnsi="Arial" w:cs="Arial"/>
          <w:noProof/>
          <w:sz w:val="18"/>
          <w:szCs w:val="18"/>
          <w:vertAlign w:val="superscript"/>
        </w:rPr>
        <w:t>10</w:t>
      </w:r>
      <w:r w:rsidR="000A425C">
        <w:rPr>
          <w:rFonts w:ascii="Arial" w:hAnsi="Arial" w:cs="Arial"/>
          <w:sz w:val="18"/>
          <w:szCs w:val="18"/>
        </w:rPr>
        <w:fldChar w:fldCharType="end"/>
      </w:r>
      <w:r w:rsidR="000A425C">
        <w:rPr>
          <w:rFonts w:ascii="Arial" w:hAnsi="Arial" w:cs="Arial"/>
          <w:sz w:val="18"/>
          <w:szCs w:val="18"/>
        </w:rPr>
        <w:t xml:space="preserve"> </w:t>
      </w:r>
      <w:r w:rsidR="0086548B">
        <w:rPr>
          <w:rFonts w:ascii="Arial" w:hAnsi="Arial" w:cs="Arial"/>
          <w:sz w:val="18"/>
          <w:szCs w:val="18"/>
        </w:rPr>
        <w:t xml:space="preserve"> </w:t>
      </w:r>
      <w:r w:rsidR="002C1449">
        <w:rPr>
          <w:rFonts w:ascii="Arial" w:hAnsi="Arial" w:cs="Arial"/>
          <w:sz w:val="18"/>
          <w:szCs w:val="18"/>
        </w:rPr>
        <w:t>I</w:t>
      </w:r>
      <w:r w:rsidR="002C1449" w:rsidRPr="007725D5">
        <w:rPr>
          <w:rFonts w:ascii="Arial" w:hAnsi="Arial" w:cs="Arial"/>
          <w:sz w:val="18"/>
          <w:szCs w:val="18"/>
        </w:rPr>
        <w:t>nstead, they often resort to illegal abortions</w:t>
      </w:r>
      <w:r w:rsidR="002C1449">
        <w:rPr>
          <w:rFonts w:ascii="Arial" w:hAnsi="Arial" w:cs="Arial"/>
          <w:sz w:val="18"/>
          <w:szCs w:val="18"/>
        </w:rPr>
        <w:t>.</w:t>
      </w:r>
      <w:r w:rsidR="00484AC1">
        <w:rPr>
          <w:rFonts w:ascii="Arial" w:hAnsi="Arial" w:cs="Arial"/>
          <w:sz w:val="18"/>
          <w:szCs w:val="18"/>
        </w:rPr>
        <w:fldChar w:fldCharType="begin" w:fldLock="1"/>
      </w:r>
      <w:r w:rsidR="00CA0121">
        <w:rPr>
          <w:rFonts w:ascii="Arial" w:hAnsi="Arial" w:cs="Arial"/>
          <w:sz w:val="18"/>
          <w:szCs w:val="18"/>
        </w:rPr>
        <w:instrText>ADDIN CSL_CITATION {"citationItems":[{"id":"ITEM-1","itemData":{"DOI":"10.1136/bmjopen-2020-044682","ISSN":"2044-6055 (Electronic)","PMID":"34475140","abstract":"OBJECTIVES: To estimate age-specific abortion incidence and unintended pregnancy  in Kinshasa, Democratic Republic of Congo and compare care experiences between adolescents (15-19 years) and older women (20-49 years). DESIGN: We used the age-specific variant of the Abortion Incidence Complications Method to estimate abortion and unintended pregnancy, with data from three primary sources: Health Facility Survey (n=361) provided postabortion care (PAC) caseloads; Prospective Morbidity Survey (n=1031) provided the age distribution and characteristics of women presenting for PAC and Health Professional Survey (n=115) provided an estimate of the proportion of abortions resulting in facility-based treatment of complications. Bivariate (χ(2), t-test) and multivariable (binary logistic regression, Cox proportional hazard) analyses were used to compare abortion care experiences. SETTING: Health facilities proving PAC in Kinshasa. PARTICIPANTS: Women who presented to PAC facilities with abortion complications and their care providers. PRIMARY AND SECONDARY OUTCOME MEASURES: The primary measures were abortion incidence and proportion of pregnancies unintended. The secondary measures were the odd of reporting specific abortion care experiences. RESULTS: Adolescents had an estimated 27 590 induced abortions, constituting 18.8% of abortions in Kinshasa in 2016. Adolescents had the lowest abortion rate among women less than 35 years (55.2/1000 women) but the highest rate among ever sexually active women (138.4/1000) and recently sexually active women (167.2/1000). Also, adolescents had the highest abortion ratio (82.4/100 live births), proportion of pregnancies unintended (80%) and proportion of unintended pregnancies ending in abortion (49%). Compared with older women, adolescents had higher odds of reporting pregnancy unintendedness (adjusted OR, AOR 1.36, 95% CI 1.75 to 2.24), seeking abortion at later than first trimester (AOR 1.34, 95% CI 1.09 to 1.63) and from non-medical professionals (AOR 1.68, 95% CI 1.31 to 2.14), and not using contraceptives before pregnancy (AOR 2.23, 95% CI 2.77 to 3.43) or postabortion (AOR 2.46, 95% CI 1.87 to 3.29). CONCLUSIONS: Interventions are needed to reduce unintended pregnancy among adolescents in Kinshasa and improve their abortion care experiences.","author":[{"dropping-particle":"","family":"Fatusi","given":"Adesegun","non-dropping-particle":"","parse-names":false,"suffix":""},{"dropping-particle":"","family":"Riley","given":"Taylor","non-dropping-particle":"","parse-names":false,"suffix":""},{"dropping-particle":"","family":"Kayembe","given":"Patrick K","non-dropping-particle":"","parse-names":false,"suffix":""},{"dropping-particle":"","family":"Mabika","given":"Crispin","non-dropping-particle":"","parse-names":false,"suffix":""}],"container-title":"BMJ open","id":"ITEM-1","issue":"9","issued":{"date-parts":[["2021","9"]]},"language":"eng","page":"e044682","publisher-place":"England","title":"Unintended pregnancy, induced abortion and abortion care-seeking experiences  among adolescents in Kinshasa, Democratic Republic of Congo: a cross-sectional study.","type":"article-journal","volume":"11"},"uris":["http://www.mendeley.com/documents/?uuid=50c7c8f2-ede6-460c-830a-e7de9238d0df"]}],"mendeley":{"formattedCitation":"&lt;sup&gt;11&lt;/sup&gt;","plainTextFormattedCitation":"11","previouslyFormattedCitation":"&lt;sup&gt;11&lt;/sup&gt;"},"properties":{"noteIndex":0},"schema":"https://github.com/citation-style-language/schema/raw/master/csl-citation.json"}</w:instrText>
      </w:r>
      <w:r w:rsidR="00484AC1">
        <w:rPr>
          <w:rFonts w:ascii="Arial" w:hAnsi="Arial" w:cs="Arial"/>
          <w:sz w:val="18"/>
          <w:szCs w:val="18"/>
        </w:rPr>
        <w:fldChar w:fldCharType="separate"/>
      </w:r>
      <w:r w:rsidR="00484AC1" w:rsidRPr="00484AC1">
        <w:rPr>
          <w:rFonts w:ascii="Arial" w:hAnsi="Arial" w:cs="Arial"/>
          <w:noProof/>
          <w:sz w:val="18"/>
          <w:szCs w:val="18"/>
          <w:vertAlign w:val="superscript"/>
        </w:rPr>
        <w:t>11</w:t>
      </w:r>
      <w:r w:rsidR="00484AC1">
        <w:rPr>
          <w:rFonts w:ascii="Arial" w:hAnsi="Arial" w:cs="Arial"/>
          <w:sz w:val="18"/>
          <w:szCs w:val="18"/>
        </w:rPr>
        <w:fldChar w:fldCharType="end"/>
      </w:r>
      <w:r w:rsidR="00173F39">
        <w:rPr>
          <w:rFonts w:ascii="Arial" w:hAnsi="Arial" w:cs="Arial"/>
          <w:sz w:val="18"/>
          <w:szCs w:val="18"/>
        </w:rPr>
        <w:t xml:space="preserve"> </w:t>
      </w:r>
      <w:r w:rsidR="002C1449">
        <w:rPr>
          <w:rFonts w:ascii="Arial" w:hAnsi="Arial" w:cs="Arial"/>
          <w:sz w:val="18"/>
          <w:szCs w:val="18"/>
        </w:rPr>
        <w:t>E</w:t>
      </w:r>
      <w:r w:rsidR="002C1449" w:rsidRPr="007725D5">
        <w:rPr>
          <w:rFonts w:ascii="Arial" w:hAnsi="Arial" w:cs="Arial"/>
          <w:sz w:val="18"/>
          <w:szCs w:val="18"/>
        </w:rPr>
        <w:t>ven if they give birth, most of them suffer from postpartum blues.</w:t>
      </w:r>
      <w:r w:rsidR="000A425C">
        <w:rPr>
          <w:rFonts w:ascii="Arial" w:hAnsi="Arial" w:cs="Arial"/>
          <w:sz w:val="18"/>
          <w:szCs w:val="18"/>
        </w:rPr>
        <w:fldChar w:fldCharType="begin" w:fldLock="1"/>
      </w:r>
      <w:r w:rsidR="00484AC1">
        <w:rPr>
          <w:rFonts w:ascii="Arial" w:hAnsi="Arial" w:cs="Arial"/>
          <w:sz w:val="18"/>
          <w:szCs w:val="18"/>
        </w:rPr>
        <w:instrText>ADDIN CSL_CITATION {"citationItems":[{"id":"ITEM-1","itemData":{"DOI":"10.1089/jwh.2012.3926","ISSN":"1931-843X (Electronic)","PMID":"23488527","abstract":"BACKGROUND: Postpartum depression is a mental disorder that occurs after birth  and has negative consequences for the mother, infant, and family. The objective of this secondary analysis was to examine whether pregnancy intention was associated with postpartum depression among first-time mothers. METHODS: The First Baby Study is a prospective cohort study of women aged 18-35 having a first singleton birth in Pennsylvania. Baseline data were collected during the third trimester. Postpartum depressive symptoms were measured at 1-month postpartum using the Edinburgh Postnatal Depression Scale. Logistic regression was performed to examine the association between unintended pregnancy and postpartum depression, controlling for prepregnancy anxiety/depression and sociodemographic data. RESULTS: Of 2972 first-time mothers, 83.4% were white, 70.7% were married, and 56.9% were college educated. Nine hundred fifty-two women (32.0%) reported their pregnancy was unintended and 151 (5.1%) met the threshold for postpartum depression. The prevalence of postpartum depression was higher in women with unintended pregnancies compared to women with intended pregnancies (6.7% vs. 4.3%, p&lt;0.01). However, after controlling for confounders, unintended pregnancy was no longer associated with postpartum depression (adjusted OR 1.41; 95% CI 0.91-2.18). Variables independently associated with postpartum depression included prepregnancy anxiety/depression, Asian race, and Hispanic ethnicity. CONCLUSION: Pregnancy intention was not independently associated with postpartum depression among first time mothers in Pennsylvania.","author":[{"dropping-particle":"","family":"Abbasi","given":"Shahed","non-dropping-particle":"","parse-names":false,"suffix":""},{"dropping-particle":"","family":"Chuang","given":"Cynthia H","non-dropping-particle":"","parse-names":false,"suffix":""},{"dropping-particle":"","family":"Dagher","given":"Rada","non-dropping-particle":"","parse-names":false,"suffix":""},{"dropping-particle":"","family":"Zhu","given":"Junjia","non-dropping-particle":"","parse-names":false,"suffix":""},{"dropping-particle":"","family":"Kjerulff","given":"Kristen","non-dropping-particle":"","parse-names":false,"suffix":""}],"container-title":"Journal of women's health (2002)","id":"ITEM-1","issue":"5","issued":{"date-parts":[["2013","5"]]},"language":"eng","page":"412-416","publisher-place":"United States","title":"Unintended pregnancy and postpartum depression among first-time mothers.","type":"article-journal","volume":"22"},"uris":["http://www.mendeley.com/documents/?uuid=fb0e7d1f-41a9-41a9-88ba-5abd2408b562"]}],"mendeley":{"formattedCitation":"&lt;sup&gt;12&lt;/sup&gt;","plainTextFormattedCitation":"12","previouslyFormattedCitation":"&lt;sup&gt;12&lt;/sup&gt;"},"properties":{"noteIndex":0},"schema":"https://github.com/citation-style-language/schema/raw/master/csl-citation.json"}</w:instrText>
      </w:r>
      <w:r w:rsidR="000A425C">
        <w:rPr>
          <w:rFonts w:ascii="Arial" w:hAnsi="Arial" w:cs="Arial"/>
          <w:sz w:val="18"/>
          <w:szCs w:val="18"/>
        </w:rPr>
        <w:fldChar w:fldCharType="separate"/>
      </w:r>
      <w:r w:rsidR="00856AA5" w:rsidRPr="00856AA5">
        <w:rPr>
          <w:rFonts w:ascii="Arial" w:hAnsi="Arial" w:cs="Arial"/>
          <w:noProof/>
          <w:sz w:val="18"/>
          <w:szCs w:val="18"/>
          <w:vertAlign w:val="superscript"/>
        </w:rPr>
        <w:t>12</w:t>
      </w:r>
      <w:r w:rsidR="000A425C">
        <w:rPr>
          <w:rFonts w:ascii="Arial" w:hAnsi="Arial" w:cs="Arial"/>
          <w:sz w:val="18"/>
          <w:szCs w:val="18"/>
        </w:rPr>
        <w:fldChar w:fldCharType="end"/>
      </w:r>
      <w:r w:rsidR="00250AB7">
        <w:rPr>
          <w:rFonts w:ascii="Arial" w:hAnsi="Arial" w:cs="Arial"/>
          <w:sz w:val="18"/>
          <w:szCs w:val="18"/>
        </w:rPr>
        <w:t xml:space="preserve"> </w:t>
      </w:r>
    </w:p>
    <w:p w14:paraId="1C56DE53" w14:textId="77777777" w:rsidR="00173F39" w:rsidRDefault="00173F39" w:rsidP="00891080">
      <w:pPr>
        <w:pStyle w:val="NoSpacing"/>
        <w:jc w:val="both"/>
        <w:rPr>
          <w:rFonts w:ascii="Arial" w:hAnsi="Arial" w:cs="Arial"/>
          <w:sz w:val="18"/>
          <w:szCs w:val="18"/>
        </w:rPr>
      </w:pPr>
    </w:p>
    <w:p w14:paraId="28A0DA01" w14:textId="4B099D33" w:rsidR="00BE47B8" w:rsidRDefault="00A47893" w:rsidP="00BE47B8">
      <w:pPr>
        <w:pStyle w:val="NoSpacing"/>
        <w:jc w:val="both"/>
        <w:rPr>
          <w:rFonts w:ascii="Arial" w:hAnsi="Arial" w:cs="Arial"/>
          <w:sz w:val="18"/>
          <w:szCs w:val="18"/>
        </w:rPr>
      </w:pPr>
      <w:r w:rsidRPr="007725D5">
        <w:rPr>
          <w:rFonts w:ascii="Arial" w:hAnsi="Arial" w:cs="Arial"/>
          <w:sz w:val="18"/>
          <w:szCs w:val="18"/>
        </w:rPr>
        <w:t>Most teenage mothers do not have adequate financial resources to meet the needs of the baby due to poor socio-economic circumstances</w:t>
      </w:r>
      <w:r w:rsidR="00674C23" w:rsidRPr="00674C23">
        <w:rPr>
          <w:rFonts w:ascii="Arial" w:hAnsi="Arial" w:cs="Arial"/>
          <w:sz w:val="18"/>
          <w:szCs w:val="18"/>
        </w:rPr>
        <w:t>.</w:t>
      </w:r>
      <w:r w:rsidR="000A425C">
        <w:rPr>
          <w:rFonts w:ascii="Arial" w:hAnsi="Arial" w:cs="Arial"/>
          <w:sz w:val="18"/>
          <w:szCs w:val="18"/>
        </w:rPr>
        <w:fldChar w:fldCharType="begin" w:fldLock="1"/>
      </w:r>
      <w:r w:rsidR="00484AC1">
        <w:rPr>
          <w:rFonts w:ascii="Arial" w:hAnsi="Arial" w:cs="Arial"/>
          <w:sz w:val="18"/>
          <w:szCs w:val="18"/>
        </w:rPr>
        <w:instrText>ADDIN CSL_CITATION {"citationItems":[{"id":"ITEM-1","itemData":{"DOI":"10.1371/journal.pone.0157814","ISSN":"1932-6203","abstract":"BACKGROUND: Malnutrition in children under five years remains a significant problem in Bangladesh, despite substantial socio-economic progress and a decade of interventions aimed at improving it. Although several studies have been conducted to identify the important risk factors of malnutrition, none of them assess the role of low birth weight (LBW) despite its high prevalence (36%). This study examines the association between LBW and malnutrition using data from the Bangladesh Demographic and Health Survey (BDHS) 2011 and provides practical guidelines for improving nutritional status of children. METHODS: Malnutrition in children is measured in terms of their height-for-age, weight-for-height, and weight-for-age. Children whose Z-scores for either of these indices are below two standard deviations (-2SD) from median of WHO's reference population are considered as stunted, wasted or underweight, respectively. The association between malnutrition and LBW was investigated by calculating adjusted risk-ratio (RR), which controls for potential confounders such as child's age and sex, mother's education and height, length of preceding-birth-interval, access to food, area of residence, household socio-economic status. Adjusted RR was calculated using both Cochran-Mantel-Haenszel approach and multivariable logistic regression models controlling for confounder. RESULTS: The prevalence of malnutrition was markedly higher in children with LBW than those with normal birth-weights (stunting: 51% vs 39%; wasting: 25% vs 14% and underweight: 52% vs 33%). While controlling for the known risk factors, children with LBW had significantly increased risk of becoming malnourished compared to their counter part with RR 1.23 (95% CI:1.16-1.30), 1.71 (95% CI:1.53-1.92) and 1.47 (95% CI: 1.38-1.56) for stunting, wasting and underweight, respectively. The observed associations were not modified by factors known to reduce the prevalence of malnutrition, such as higher education of mother, better household socio-economic conditions and longer birth-interval. CONCLUSIONS: Higher education of mother, better household socio-economic conditions and prolonged birth intervals alone are not sufficient in bringing about substantial reductions in prevalence of child malnutrition in Bangladesh. Targeted interventions should be designed to reduce prevalence of LBW in addition to improving mother's education and other socio-demographic conditions.","author":[{"dropping-particle":"","family":"Rahman","given":"M Shafiqur","non-dropping-particle":"","parse-names":false,"suffix":""},{"dropping-particle":"","family":"Howlader","given":"Tamanna","non-dropping-particle":"","parse-names":false,"suffix":""},{"dropping-particle":"","family":"Masud","given":"Mohammad Shahed","non-dropping-particle":"","parse-names":false,"suffix":""},{"dropping-particle":"","family":"Rahman","given":"Mohammad Lutfor","non-dropping-particle":"","parse-names":false,"suffix":""}],"container-title":"PloS one","id":"ITEM-1","issue":"6","issued":{"date-parts":[["2016","6","29"]]},"language":"eng","page":"e0157814-e0157814","publisher":"Public Library of Science","title":"Association of Low-Birth Weight with Malnutrition in Children under Five Years in Bangladesh: Do Mother's Education, Socio-Economic Status, and Birth Interval Matter?","type":"article-journal","volume":"11"},"uris":["http://www.mendeley.com/documents/?uuid=c627d01a-b726-41a9-9016-043898358675"]}],"mendeley":{"formattedCitation":"&lt;sup&gt;13&lt;/sup&gt;","plainTextFormattedCitation":"13","previouslyFormattedCitation":"&lt;sup&gt;13&lt;/sup&gt;"},"properties":{"noteIndex":0},"schema":"https://github.com/citation-style-language/schema/raw/master/csl-citation.json"}</w:instrText>
      </w:r>
      <w:r w:rsidR="000A425C">
        <w:rPr>
          <w:rFonts w:ascii="Arial" w:hAnsi="Arial" w:cs="Arial"/>
          <w:sz w:val="18"/>
          <w:szCs w:val="18"/>
        </w:rPr>
        <w:fldChar w:fldCharType="separate"/>
      </w:r>
      <w:r w:rsidR="00856AA5" w:rsidRPr="00856AA5">
        <w:rPr>
          <w:rFonts w:ascii="Arial" w:hAnsi="Arial" w:cs="Arial"/>
          <w:noProof/>
          <w:sz w:val="18"/>
          <w:szCs w:val="18"/>
          <w:vertAlign w:val="superscript"/>
        </w:rPr>
        <w:t>13</w:t>
      </w:r>
      <w:r w:rsidR="000A425C">
        <w:rPr>
          <w:rFonts w:ascii="Arial" w:hAnsi="Arial" w:cs="Arial"/>
          <w:sz w:val="18"/>
          <w:szCs w:val="18"/>
        </w:rPr>
        <w:fldChar w:fldCharType="end"/>
      </w:r>
      <w:r w:rsidR="00674C23" w:rsidRPr="00674C23">
        <w:rPr>
          <w:rFonts w:ascii="Arial" w:hAnsi="Arial" w:cs="Arial"/>
          <w:sz w:val="18"/>
          <w:szCs w:val="18"/>
        </w:rPr>
        <w:t xml:space="preserve"> </w:t>
      </w:r>
      <w:r w:rsidRPr="007725D5">
        <w:rPr>
          <w:rFonts w:ascii="Arial" w:hAnsi="Arial" w:cs="Arial"/>
          <w:sz w:val="18"/>
          <w:szCs w:val="18"/>
        </w:rPr>
        <w:t xml:space="preserve">Most of their partners </w:t>
      </w:r>
      <w:r>
        <w:rPr>
          <w:rFonts w:ascii="Arial" w:hAnsi="Arial" w:cs="Arial"/>
          <w:sz w:val="18"/>
          <w:szCs w:val="18"/>
        </w:rPr>
        <w:t xml:space="preserve">are </w:t>
      </w:r>
      <w:r w:rsidRPr="007725D5">
        <w:rPr>
          <w:rFonts w:ascii="Arial" w:hAnsi="Arial" w:cs="Arial"/>
          <w:sz w:val="18"/>
          <w:szCs w:val="18"/>
        </w:rPr>
        <w:t>also teenagers without a steady income.</w:t>
      </w:r>
      <w:r>
        <w:rPr>
          <w:rFonts w:ascii="Arial" w:hAnsi="Arial" w:cs="Arial"/>
          <w:sz w:val="18"/>
          <w:szCs w:val="18"/>
        </w:rPr>
        <w:t xml:space="preserve"> C</w:t>
      </w:r>
      <w:r w:rsidRPr="007725D5">
        <w:rPr>
          <w:rFonts w:ascii="Arial" w:hAnsi="Arial" w:cs="Arial"/>
          <w:sz w:val="18"/>
          <w:szCs w:val="18"/>
        </w:rPr>
        <w:t>hildren born from unwanted pregnancies are more likely to be neglected either consciously or unconsciously, for example in exclusive breastfeeding</w:t>
      </w:r>
      <w:r>
        <w:rPr>
          <w:rFonts w:ascii="Arial" w:hAnsi="Arial" w:cs="Arial"/>
          <w:sz w:val="18"/>
          <w:szCs w:val="18"/>
        </w:rPr>
        <w:t xml:space="preserve">. They </w:t>
      </w:r>
      <w:r w:rsidRPr="007725D5">
        <w:rPr>
          <w:rFonts w:ascii="Arial" w:hAnsi="Arial" w:cs="Arial"/>
          <w:sz w:val="18"/>
          <w:szCs w:val="18"/>
        </w:rPr>
        <w:t xml:space="preserve">may also be psychologically unprepared to breastfeed or </w:t>
      </w:r>
      <w:r>
        <w:rPr>
          <w:rFonts w:ascii="Arial" w:hAnsi="Arial" w:cs="Arial"/>
          <w:sz w:val="18"/>
          <w:szCs w:val="18"/>
        </w:rPr>
        <w:t>they may refuse to do so</w:t>
      </w:r>
      <w:r>
        <w:rPr>
          <w:rFonts w:ascii="Arial" w:hAnsi="Arial" w:cs="Arial"/>
          <w:sz w:val="18"/>
          <w:szCs w:val="18"/>
        </w:rPr>
        <w:t>.</w:t>
      </w:r>
      <w:r w:rsidR="00E77BF7">
        <w:rPr>
          <w:rFonts w:ascii="Arial" w:hAnsi="Arial" w:cs="Arial"/>
          <w:sz w:val="18"/>
          <w:szCs w:val="18"/>
        </w:rPr>
        <w:fldChar w:fldCharType="begin" w:fldLock="1"/>
      </w:r>
      <w:r w:rsidR="00E77BF7">
        <w:rPr>
          <w:rFonts w:ascii="Arial" w:hAnsi="Arial" w:cs="Arial"/>
          <w:sz w:val="18"/>
          <w:szCs w:val="18"/>
        </w:rPr>
        <w:instrText>ADDIN CSL_CITATION {"citationItems":[{"id":"ITEM-1","itemData":{"DOI":"10.18502/kls.v4i13.5306","abstract":"Background: The incidence of stunting is one of the nutritional problems experienced by toddlers in the world today. Indonesia ranks ﬁfth for stunting in the world, which is around 37% (nearly 9 million) children. Toddlers with stunting will have a level of intelligence that is not optimal, making children more vulnerable to disease and in the future can be at risk of decreasing levels of productivity. In the working area of the Barombong Public Health Center, it was reported that nutrition issues, especially exclusive breastfeeding for toddlers and pregnant women, were still the focus of attention from the current Puskesmas work plan. So that this problem could be a risk factor for stunting incidents experienced by many toddlers in the work area of Barombong Health Center, Gowa Regency, South Sulawesi.&amp;nbsp;Objectives: This study aims to determine how the relationship between exclusive breastfeeding and maternal heightwiththeincidenceofstuntingininfantsaged2-5yearsattheBarombongPublic HealthCenter, Gowadistrict, SouthSulawesi.Methods:A cross sectional approach was used, this study conducted in August 2018 with the total population was 56 toddlers were selected using purposive sampling techniques. Data collection was carried out by researcher assisted used questionnaires. Forty nine toddlers met inclusion criteria. Parental height data is obtained by measuring high using a precision microtoise of 0.1 cm and the incidence of stunting is obtained by measuring the nutritional status with toddler’sheightbyage(TB/U)islessthan-2SDandchisquaretestwasusedtodata analysis.Results: Theresultswereprevalenceofshortfathersis1%,andshortmothers is 89.8%. The prevalence of children under ﬁve did not get exclusive breastfeeding is 75.5% and the incidence of stunting is 83.7% and very short 16.3%.From the bivariate test results there was no relationship of father’s height with stunting events chi square test results (p-value 1.00) of parents with stunting events, there was a relationship of maternal height with stunting events chi square test results (p-value 0.026), there is a relationship between exclusive breastfeeding with the stunting event of the chi square test results (p-value 0.015). Conclusion: the conclusion of this study is need family approach and providing education to the family as well as best nutritional intake in the breast milk at the beginning of life in order to prepare the ﬁrst 1000 days of children life to avoid Stunting.&amp;nbsp;","author":[{"dropping-particle":"","family":"Mikawati","given":"","non-dropping-particle":"","parse-names":false,"suffix":""},{"dropping-particle":"","family":"Lusiana","given":"Evi","non-dropping-particle":"","parse-names":false,"suffix":""},{"dropping-particle":"","family":"Hasriany","given":"","non-dropping-particle":"","parse-names":false,"suffix":""}],"container-title":"KnE Life Sciences","id":"ITEM-1","issue":"13","issued":{"date-parts":[["2019","10","9"]]},"page":"558–567","title":"The Relationship between Exclusive Breastfeeding (ASI) and Mother Heightwith Incident Rates Stunting among Child Age 2-5 Years In Barombong Public Health Center, Gowa, Sulawesi Selatan","type":"article-journal","volume":"4"},"uris":["http://www.mendeley.com/documents/?uuid=6cd9ed64-e7a4-4aa3-8d5c-bc4cc0cbcdf9"]}],"mendeley":{"formattedCitation":"&lt;sup&gt;14&lt;/sup&gt;","plainTextFormattedCitation":"14","previouslyFormattedCitation":"&lt;sup&gt;14&lt;/sup&gt;"},"properties":{"noteIndex":0},"schema":"https://github.com/citation-style-language/schema/raw/master/csl-citation.json"}</w:instrText>
      </w:r>
      <w:r w:rsidR="00E77BF7">
        <w:rPr>
          <w:rFonts w:ascii="Arial" w:hAnsi="Arial" w:cs="Arial"/>
          <w:sz w:val="18"/>
          <w:szCs w:val="18"/>
        </w:rPr>
        <w:fldChar w:fldCharType="separate"/>
      </w:r>
      <w:r w:rsidR="00E77BF7" w:rsidRPr="0091190F">
        <w:rPr>
          <w:rFonts w:ascii="Arial" w:hAnsi="Arial" w:cs="Arial"/>
          <w:noProof/>
          <w:sz w:val="18"/>
          <w:szCs w:val="18"/>
          <w:vertAlign w:val="superscript"/>
        </w:rPr>
        <w:t>14</w:t>
      </w:r>
      <w:r w:rsidR="00E77BF7">
        <w:rPr>
          <w:rFonts w:ascii="Arial" w:hAnsi="Arial" w:cs="Arial"/>
          <w:sz w:val="18"/>
          <w:szCs w:val="18"/>
        </w:rPr>
        <w:fldChar w:fldCharType="end"/>
      </w:r>
      <w:r w:rsidR="00E77BF7">
        <w:rPr>
          <w:rFonts w:ascii="Arial" w:hAnsi="Arial" w:cs="Arial"/>
          <w:sz w:val="18"/>
          <w:szCs w:val="18"/>
        </w:rPr>
        <w:t xml:space="preserve"> </w:t>
      </w:r>
      <w:r w:rsidR="00173F39" w:rsidRPr="00173F39">
        <w:rPr>
          <w:rFonts w:ascii="Arial" w:hAnsi="Arial" w:cs="Arial"/>
          <w:sz w:val="18"/>
          <w:szCs w:val="18"/>
        </w:rPr>
        <w:t xml:space="preserve"> </w:t>
      </w:r>
      <w:r>
        <w:rPr>
          <w:rFonts w:ascii="Arial" w:hAnsi="Arial" w:cs="Arial"/>
          <w:sz w:val="18"/>
          <w:szCs w:val="18"/>
        </w:rPr>
        <w:t xml:space="preserve">This will result in a </w:t>
      </w:r>
      <w:r w:rsidRPr="007725D5">
        <w:rPr>
          <w:rFonts w:ascii="Arial" w:hAnsi="Arial" w:cs="Arial"/>
          <w:sz w:val="18"/>
          <w:szCs w:val="18"/>
        </w:rPr>
        <w:t>poor quality of care (child maltreatment)</w:t>
      </w:r>
      <w:r w:rsidR="00E77BF7">
        <w:rPr>
          <w:rFonts w:ascii="Arial" w:hAnsi="Arial" w:cs="Arial"/>
          <w:sz w:val="18"/>
          <w:szCs w:val="18"/>
        </w:rPr>
        <w:fldChar w:fldCharType="begin" w:fldLock="1"/>
      </w:r>
      <w:r w:rsidR="003C3D44">
        <w:rPr>
          <w:rFonts w:ascii="Arial" w:hAnsi="Arial" w:cs="Arial"/>
          <w:sz w:val="18"/>
          <w:szCs w:val="18"/>
        </w:rPr>
        <w:instrText>ADDIN CSL_CITATION {"citationItems":[{"id":"ITEM-1","itemData":{"DOI":"10.1016/j.chiabu.2015.05.014","ISSN":"1873-7757 (Electronic)","PMID":"26070372","abstract":"Whereas child maltreatment research has developed considerable evidence on  post-natal risk-factors, pre-natal circumstances have been largely overlooked. The circumstances surrounding a pregnancy may considerably impact the environment in which later parenting behaviors occur. This study examines one of the earliest potentially identifiable risk-factors for child maltreatment: the intentions of a pregnancy. Utilizing both mother and father reports, this study focuses on maltreatment risk, as it relates with both parents' perspectives of the pregnancy's intention. Drawing upon data from the Fragile Families and Child Well Being study, a longitudinal, birth cohort study, survey questions were used that asked parents, at the time of the birth, whether they considered abortion for the child. Unintended pregnancy demonstrates predictive value as one of the earliest identifiable risk-factors for child maltreatment. Regardless of whether the mother or father reported the unintended pregnancy, the relationship with maltreating behavior is largely the same, although for different maltreatment types. Mothers' reports of unintended pregnancy are associated with psychological aggression, and neglect. Fathers' reports of unintended pregnancy are associated with physical aggression. Fathers' perspectives regarding pregnancy intentions matter just as much as mothers,' and accounting for their perspectives could be important in understanding the maltreating behaviors of both parents. Identifiable in the earliest stages of caregiving, unintended pregnancy may be an important risk-factor in predicting and understanding child maltreatment.","author":[{"dropping-particle":"","family":"Guterman","given":"Kai","non-dropping-particle":"","parse-names":false,"suffix":""}],"container-title":"Child abuse &amp; neglect","id":"ITEM-1","issued":{"date-parts":[["2015","10"]]},"language":"eng","page":"160-169","publisher-place":"England","title":"Unintended pregnancy as a predictor of child maltreatment.","type":"article-journal","volume":"48"},"uris":["http://www.mendeley.com/documents/?uuid=e0a8a25b-b7c2-4763-ae6a-15114132a734"]}],"mendeley":{"formattedCitation":"&lt;sup&gt;15&lt;/sup&gt;","plainTextFormattedCitation":"15","previouslyFormattedCitation":"&lt;sup&gt;15&lt;/sup&gt;"},"properties":{"noteIndex":0},"schema":"https://github.com/citation-style-language/schema/raw/master/csl-citation.json"}</w:instrText>
      </w:r>
      <w:r w:rsidR="00E77BF7">
        <w:rPr>
          <w:rFonts w:ascii="Arial" w:hAnsi="Arial" w:cs="Arial"/>
          <w:sz w:val="18"/>
          <w:szCs w:val="18"/>
        </w:rPr>
        <w:fldChar w:fldCharType="separate"/>
      </w:r>
      <w:r w:rsidR="00E77BF7" w:rsidRPr="00E77BF7">
        <w:rPr>
          <w:rFonts w:ascii="Arial" w:hAnsi="Arial" w:cs="Arial"/>
          <w:noProof/>
          <w:sz w:val="18"/>
          <w:szCs w:val="18"/>
          <w:vertAlign w:val="superscript"/>
        </w:rPr>
        <w:t>15</w:t>
      </w:r>
      <w:r w:rsidR="00E77BF7">
        <w:rPr>
          <w:rFonts w:ascii="Arial" w:hAnsi="Arial" w:cs="Arial"/>
          <w:sz w:val="18"/>
          <w:szCs w:val="18"/>
        </w:rPr>
        <w:fldChar w:fldCharType="end"/>
      </w:r>
      <w:r w:rsidR="00E77BF7">
        <w:rPr>
          <w:rFonts w:ascii="Arial" w:hAnsi="Arial" w:cs="Arial"/>
          <w:sz w:val="18"/>
          <w:szCs w:val="18"/>
        </w:rPr>
        <w:t xml:space="preserve"> </w:t>
      </w:r>
      <w:r>
        <w:rPr>
          <w:rFonts w:ascii="Arial" w:hAnsi="Arial" w:cs="Arial"/>
          <w:sz w:val="18"/>
          <w:szCs w:val="18"/>
        </w:rPr>
        <w:t xml:space="preserve">and </w:t>
      </w:r>
      <w:r w:rsidRPr="007725D5">
        <w:rPr>
          <w:rFonts w:ascii="Arial" w:hAnsi="Arial" w:cs="Arial"/>
          <w:sz w:val="18"/>
          <w:szCs w:val="18"/>
        </w:rPr>
        <w:t>child neglect</w:t>
      </w:r>
      <w:r w:rsidR="00173F39" w:rsidRPr="00173F39">
        <w:rPr>
          <w:rFonts w:ascii="Arial" w:hAnsi="Arial" w:cs="Arial"/>
          <w:sz w:val="18"/>
          <w:szCs w:val="18"/>
        </w:rPr>
        <w:t>.</w:t>
      </w:r>
      <w:r w:rsidR="003C3D44">
        <w:rPr>
          <w:rFonts w:ascii="Arial" w:hAnsi="Arial" w:cs="Arial"/>
          <w:sz w:val="18"/>
          <w:szCs w:val="18"/>
        </w:rPr>
        <w:fldChar w:fldCharType="begin" w:fldLock="1"/>
      </w:r>
      <w:r w:rsidR="003C3D44">
        <w:rPr>
          <w:rFonts w:ascii="Arial" w:hAnsi="Arial" w:cs="Arial"/>
          <w:sz w:val="18"/>
          <w:szCs w:val="18"/>
        </w:rPr>
        <w:instrText>ADDIN CSL_CITATION {"citationItems":[{"id":"ITEM-1","itemData":{"DOI":"10.1080/13691058.2020.1791359","ISSN":"1464-5351 (Electronic)","PMID":"32723216","abstract":"Unplanned pregnancies constitute a major health problem globally carrying  negative social, economic and health consequences for individuals and families. In this study, we explored the underlying causes and implications of this phenomenon in Eswatini, a country with high rates of unplanned pregnancy. Three focus group discussions were conducted in January 2018 with female health workers called mentor mothers, chosen because they offer a twofold perspective, being both Swati women and health workers in socially and economically disadvantaged settings. Using inductive thematic analysis, we identified five sub-themes and an overarching theme called 'the perpetuating cycle of unplanned pregnancy' in the data. A social-ecological model was used to frame the results, describing how factors at the individual, relationship, societal and community levels interact to influence unplanned pregnancy. In this setting, factors such as perceived low self-esteem as well as poor conditions in the community drove young women to engage in transactional relationships characterised by abuse, gender inequality and unprotected sex, resulting in unplanned pregnancy. These pregnancies led to neglected and abandoned children growing up to become vulnerable, young adults at risk of becoming pregnant unintendedly, thus creating an iterative cycle of unplanned childbearing.","author":[{"dropping-particle":"","family":"Niemeyer Hultstrand","given":"Jenny","non-dropping-particle":"","parse-names":false,"suffix":""},{"dropping-particle":"","family":"Omer Abuelgasim","given":"Khalda","non-dropping-particle":"","parse-names":false,"suffix":""},{"dropping-particle":"","family":"Tydén","given":"Tanja","non-dropping-particle":"","parse-names":false,"suffix":""},{"dropping-particle":"","family":"Jonsson","given":"Maria","non-dropping-particle":"","parse-names":false,"suffix":""},{"dropping-particle":"","family":"Maseko","given":"Nokuthula","non-dropping-particle":"","parse-names":false,"suffix":""},{"dropping-particle":"","family":"Målqvist","given":"Mats","non-dropping-particle":"","parse-names":false,"suffix":""}],"container-title":"Culture, health &amp; sexuality","id":"ITEM-1","issue":"12","issued":{"date-parts":[["2021","12"]]},"language":"eng","page":"1656-1671","publisher-place":"England","title":"The perpetuating cycle of unplanned pregnancy: underlying causes and implications  in Eswatini.","type":"article-journal","volume":"23"},"uris":["http://www.mendeley.com/documents/?uuid=adebb925-7eae-4879-b70c-b865df0bb764"]}],"mendeley":{"formattedCitation":"&lt;sup&gt;16&lt;/sup&gt;","plainTextFormattedCitation":"16"},"properties":{"noteIndex":0},"schema":"https://github.com/citation-style-language/schema/raw/master/csl-citation.json"}</w:instrText>
      </w:r>
      <w:r w:rsidR="003C3D44">
        <w:rPr>
          <w:rFonts w:ascii="Arial" w:hAnsi="Arial" w:cs="Arial"/>
          <w:sz w:val="18"/>
          <w:szCs w:val="18"/>
        </w:rPr>
        <w:fldChar w:fldCharType="separate"/>
      </w:r>
      <w:r w:rsidR="003C3D44" w:rsidRPr="003C3D44">
        <w:rPr>
          <w:rFonts w:ascii="Arial" w:hAnsi="Arial" w:cs="Arial"/>
          <w:noProof/>
          <w:sz w:val="18"/>
          <w:szCs w:val="18"/>
          <w:vertAlign w:val="superscript"/>
        </w:rPr>
        <w:t>16</w:t>
      </w:r>
      <w:r w:rsidR="003C3D44">
        <w:rPr>
          <w:rFonts w:ascii="Arial" w:hAnsi="Arial" w:cs="Arial"/>
          <w:sz w:val="18"/>
          <w:szCs w:val="18"/>
        </w:rPr>
        <w:fldChar w:fldCharType="end"/>
      </w:r>
      <w:r w:rsidR="00173F39">
        <w:rPr>
          <w:rFonts w:ascii="Arial" w:hAnsi="Arial" w:cs="Arial"/>
          <w:sz w:val="18"/>
          <w:szCs w:val="18"/>
        </w:rPr>
        <w:t xml:space="preserve"> </w:t>
      </w:r>
      <w:r w:rsidRPr="007725D5">
        <w:rPr>
          <w:rFonts w:ascii="Arial" w:hAnsi="Arial" w:cs="Arial"/>
          <w:sz w:val="18"/>
          <w:szCs w:val="18"/>
        </w:rPr>
        <w:t xml:space="preserve">This </w:t>
      </w:r>
      <w:r>
        <w:rPr>
          <w:rFonts w:ascii="Arial" w:hAnsi="Arial" w:cs="Arial"/>
          <w:sz w:val="18"/>
          <w:szCs w:val="18"/>
        </w:rPr>
        <w:t xml:space="preserve">certainly </w:t>
      </w:r>
      <w:r w:rsidRPr="007725D5">
        <w:rPr>
          <w:rFonts w:ascii="Arial" w:hAnsi="Arial" w:cs="Arial"/>
          <w:sz w:val="18"/>
          <w:szCs w:val="18"/>
        </w:rPr>
        <w:t>will affect the growth and development of the child.</w:t>
      </w:r>
    </w:p>
    <w:p w14:paraId="3EBDBA89" w14:textId="31A51AFB" w:rsidR="00733E32" w:rsidRDefault="00733E32" w:rsidP="00173F39">
      <w:pPr>
        <w:widowControl/>
        <w:spacing w:line="276" w:lineRule="auto"/>
        <w:rPr>
          <w:rFonts w:ascii="Arial" w:eastAsia="Calibri" w:hAnsi="Arial" w:cs="Arial"/>
          <w:sz w:val="18"/>
          <w:szCs w:val="18"/>
        </w:rPr>
      </w:pPr>
    </w:p>
    <w:p w14:paraId="33519D30" w14:textId="6703F831" w:rsidR="00B04C75" w:rsidRPr="00173F39" w:rsidRDefault="00A47893" w:rsidP="00173F39">
      <w:pPr>
        <w:widowControl/>
        <w:spacing w:line="276" w:lineRule="auto"/>
        <w:rPr>
          <w:rFonts w:ascii="Arial" w:eastAsia="Calibri" w:hAnsi="Arial" w:cs="Arial"/>
          <w:sz w:val="18"/>
          <w:szCs w:val="18"/>
        </w:rPr>
      </w:pPr>
      <w:r w:rsidRPr="00A47893">
        <w:rPr>
          <w:rFonts w:ascii="Arial" w:eastAsia="Calibri" w:hAnsi="Arial" w:cs="Arial"/>
          <w:sz w:val="18"/>
          <w:szCs w:val="18"/>
        </w:rPr>
        <w:lastRenderedPageBreak/>
        <w:t>A couple should plan their pregnancy carefully, because good pregnancy planning determines the health of the baby. It is recommended that the married couples who have not been ready to have a child should use reliable contraception to avoid unwanted pregnancies, which are the most fundamental factor for child stunting.</w:t>
      </w:r>
      <w:r w:rsidR="00B04C75" w:rsidRPr="00B04C75">
        <w:rPr>
          <w:rFonts w:ascii="Arial" w:hAnsi="Arial" w:cs="Arial"/>
          <w:sz w:val="18"/>
          <w:szCs w:val="18"/>
        </w:rPr>
        <w:t xml:space="preserve"> </w:t>
      </w:r>
    </w:p>
    <w:bookmarkEnd w:id="0"/>
    <w:bookmarkEnd w:id="1"/>
    <w:p w14:paraId="53562B81" w14:textId="6C4514CA" w:rsidR="00BE6BAE" w:rsidRDefault="003D3E70" w:rsidP="00BE6BAE">
      <w:pPr>
        <w:keepNext/>
        <w:keepLines/>
        <w:widowControl/>
        <w:spacing w:before="240" w:after="240" w:line="276" w:lineRule="auto"/>
        <w:jc w:val="left"/>
        <w:outlineLvl w:val="0"/>
        <w:rPr>
          <w:rFonts w:ascii="Arial" w:hAnsi="Arial" w:cs="Arial"/>
          <w:b/>
          <w:bCs/>
          <w:sz w:val="21"/>
          <w:szCs w:val="32"/>
        </w:rPr>
      </w:pPr>
      <w:r>
        <w:rPr>
          <w:rFonts w:ascii="Arial" w:hAnsi="Arial" w:cs="Arial"/>
          <w:b/>
          <w:bCs/>
          <w:sz w:val="21"/>
          <w:szCs w:val="32"/>
        </w:rPr>
        <w:t>R</w:t>
      </w:r>
      <w:r w:rsidR="00332713" w:rsidRPr="0084140A">
        <w:rPr>
          <w:rFonts w:ascii="Arial" w:hAnsi="Arial" w:cs="Arial"/>
          <w:b/>
          <w:bCs/>
          <w:sz w:val="21"/>
          <w:szCs w:val="32"/>
        </w:rPr>
        <w:t>EFERENCES</w:t>
      </w:r>
    </w:p>
    <w:p w14:paraId="5014C7B7" w14:textId="135E32FB" w:rsidR="003C3D44" w:rsidRPr="000A03EE" w:rsidRDefault="005E2332" w:rsidP="003C3D44">
      <w:pPr>
        <w:autoSpaceDE w:val="0"/>
        <w:autoSpaceDN w:val="0"/>
        <w:adjustRightInd w:val="0"/>
        <w:spacing w:before="240" w:after="240"/>
        <w:ind w:left="640" w:hanging="640"/>
        <w:rPr>
          <w:rFonts w:ascii="Arial" w:hAnsi="Arial" w:cs="Arial"/>
          <w:noProof/>
          <w:sz w:val="18"/>
          <w:szCs w:val="18"/>
        </w:rPr>
      </w:pPr>
      <w:r w:rsidRPr="000A03EE">
        <w:rPr>
          <w:rFonts w:ascii="Arial" w:hAnsi="Arial" w:cs="Arial"/>
          <w:b/>
          <w:bCs/>
          <w:sz w:val="18"/>
          <w:szCs w:val="18"/>
        </w:rPr>
        <w:fldChar w:fldCharType="begin" w:fldLock="1"/>
      </w:r>
      <w:r w:rsidRPr="000A03EE">
        <w:rPr>
          <w:rFonts w:ascii="Arial" w:hAnsi="Arial" w:cs="Arial"/>
          <w:b/>
          <w:bCs/>
          <w:sz w:val="18"/>
          <w:szCs w:val="18"/>
        </w:rPr>
        <w:instrText xml:space="preserve">ADDIN Mendeley Bibliography CSL_BIBLIOGRAPHY </w:instrText>
      </w:r>
      <w:r w:rsidRPr="000A03EE">
        <w:rPr>
          <w:rFonts w:ascii="Arial" w:hAnsi="Arial" w:cs="Arial"/>
          <w:b/>
          <w:bCs/>
          <w:sz w:val="18"/>
          <w:szCs w:val="18"/>
        </w:rPr>
        <w:fldChar w:fldCharType="separate"/>
      </w:r>
      <w:r w:rsidR="003C3D44" w:rsidRPr="000A03EE">
        <w:rPr>
          <w:rFonts w:ascii="Arial" w:hAnsi="Arial" w:cs="Arial"/>
          <w:noProof/>
          <w:sz w:val="18"/>
          <w:szCs w:val="18"/>
        </w:rPr>
        <w:t xml:space="preserve">1. </w:t>
      </w:r>
      <w:r w:rsidR="003C3D44" w:rsidRPr="000A03EE">
        <w:rPr>
          <w:rFonts w:ascii="Arial" w:hAnsi="Arial" w:cs="Arial"/>
          <w:noProof/>
          <w:sz w:val="18"/>
          <w:szCs w:val="18"/>
        </w:rPr>
        <w:tab/>
        <w:t xml:space="preserve">Kementrian Kesehatan Republik Indonesia. </w:t>
      </w:r>
      <w:r w:rsidR="003C3D44" w:rsidRPr="000A03EE">
        <w:rPr>
          <w:rFonts w:ascii="Arial" w:hAnsi="Arial" w:cs="Arial"/>
          <w:i/>
          <w:iCs/>
          <w:noProof/>
          <w:sz w:val="18"/>
          <w:szCs w:val="18"/>
        </w:rPr>
        <w:t>Hasil Survei Status Gizi Indonesia (SSGI) 2022</w:t>
      </w:r>
      <w:r w:rsidR="003C3D44" w:rsidRPr="000A03EE">
        <w:rPr>
          <w:rFonts w:ascii="Arial" w:hAnsi="Arial" w:cs="Arial"/>
          <w:noProof/>
          <w:sz w:val="18"/>
          <w:szCs w:val="18"/>
        </w:rPr>
        <w:t>. Jakarta; 2023.</w:t>
      </w:r>
    </w:p>
    <w:p w14:paraId="483E9152" w14:textId="77777777" w:rsidR="003C3D44" w:rsidRPr="000A03EE" w:rsidRDefault="003C3D44" w:rsidP="003C3D44">
      <w:pPr>
        <w:autoSpaceDE w:val="0"/>
        <w:autoSpaceDN w:val="0"/>
        <w:adjustRightInd w:val="0"/>
        <w:spacing w:before="240" w:after="240"/>
        <w:ind w:left="640" w:hanging="640"/>
        <w:rPr>
          <w:rFonts w:ascii="Arial" w:hAnsi="Arial" w:cs="Arial"/>
          <w:noProof/>
          <w:sz w:val="18"/>
          <w:szCs w:val="18"/>
        </w:rPr>
      </w:pPr>
      <w:r w:rsidRPr="000A03EE">
        <w:rPr>
          <w:rFonts w:ascii="Arial" w:hAnsi="Arial" w:cs="Arial"/>
          <w:noProof/>
          <w:sz w:val="18"/>
          <w:szCs w:val="18"/>
        </w:rPr>
        <w:t xml:space="preserve">2. </w:t>
      </w:r>
      <w:r w:rsidRPr="000A03EE">
        <w:rPr>
          <w:rFonts w:ascii="Arial" w:hAnsi="Arial" w:cs="Arial"/>
          <w:noProof/>
          <w:sz w:val="18"/>
          <w:szCs w:val="18"/>
        </w:rPr>
        <w:tab/>
        <w:t xml:space="preserve">Goudet SM, Bogin BA, Madise NJ, Griffiths PL. Nutritional interventions for preventing stunting in children (birth to 59  months) living in urban slums in low- and middle-income countries (LMIC). </w:t>
      </w:r>
      <w:r w:rsidRPr="000A03EE">
        <w:rPr>
          <w:rFonts w:ascii="Arial" w:hAnsi="Arial" w:cs="Arial"/>
          <w:i/>
          <w:iCs/>
          <w:noProof/>
          <w:sz w:val="18"/>
          <w:szCs w:val="18"/>
        </w:rPr>
        <w:t>Cochrane database Syst Rev</w:t>
      </w:r>
      <w:r w:rsidRPr="000A03EE">
        <w:rPr>
          <w:rFonts w:ascii="Arial" w:hAnsi="Arial" w:cs="Arial"/>
          <w:noProof/>
          <w:sz w:val="18"/>
          <w:szCs w:val="18"/>
        </w:rPr>
        <w:t>. 2019;6(6):CD011695. doi:10.1002/14651858.CD011695.pub2</w:t>
      </w:r>
    </w:p>
    <w:p w14:paraId="2359C877" w14:textId="77777777" w:rsidR="003C3D44" w:rsidRPr="000A03EE" w:rsidRDefault="003C3D44" w:rsidP="003C3D44">
      <w:pPr>
        <w:autoSpaceDE w:val="0"/>
        <w:autoSpaceDN w:val="0"/>
        <w:adjustRightInd w:val="0"/>
        <w:spacing w:before="240" w:after="240"/>
        <w:ind w:left="640" w:hanging="640"/>
        <w:rPr>
          <w:rFonts w:ascii="Arial" w:hAnsi="Arial" w:cs="Arial"/>
          <w:noProof/>
          <w:sz w:val="18"/>
          <w:szCs w:val="18"/>
        </w:rPr>
      </w:pPr>
      <w:r w:rsidRPr="000A03EE">
        <w:rPr>
          <w:rFonts w:ascii="Arial" w:hAnsi="Arial" w:cs="Arial"/>
          <w:noProof/>
          <w:sz w:val="18"/>
          <w:szCs w:val="18"/>
        </w:rPr>
        <w:t xml:space="preserve">3. </w:t>
      </w:r>
      <w:r w:rsidRPr="000A03EE">
        <w:rPr>
          <w:rFonts w:ascii="Arial" w:hAnsi="Arial" w:cs="Arial"/>
          <w:noProof/>
          <w:sz w:val="18"/>
          <w:szCs w:val="18"/>
        </w:rPr>
        <w:tab/>
        <w:t xml:space="preserve">Supriyadi, Yanti L. Factors analysis of unwanted pregnancies among women childbearing age in Indonesia: analysis of demographic and health survey data in 2017. </w:t>
      </w:r>
      <w:r w:rsidRPr="000A03EE">
        <w:rPr>
          <w:rFonts w:ascii="Arial" w:hAnsi="Arial" w:cs="Arial"/>
          <w:i/>
          <w:iCs/>
          <w:noProof/>
          <w:sz w:val="18"/>
          <w:szCs w:val="18"/>
        </w:rPr>
        <w:t>Medisains</w:t>
      </w:r>
      <w:r w:rsidRPr="000A03EE">
        <w:rPr>
          <w:rFonts w:ascii="Arial" w:hAnsi="Arial" w:cs="Arial"/>
          <w:noProof/>
          <w:sz w:val="18"/>
          <w:szCs w:val="18"/>
        </w:rPr>
        <w:t>. 2020;18(3):93-98. doi:10.30595/medisains.v18i3.9201</w:t>
      </w:r>
    </w:p>
    <w:p w14:paraId="466C3042" w14:textId="77777777" w:rsidR="003C3D44" w:rsidRPr="000A03EE" w:rsidRDefault="003C3D44" w:rsidP="003C3D44">
      <w:pPr>
        <w:autoSpaceDE w:val="0"/>
        <w:autoSpaceDN w:val="0"/>
        <w:adjustRightInd w:val="0"/>
        <w:spacing w:before="240" w:after="240"/>
        <w:ind w:left="640" w:hanging="640"/>
        <w:rPr>
          <w:rFonts w:ascii="Arial" w:hAnsi="Arial" w:cs="Arial"/>
          <w:noProof/>
          <w:sz w:val="18"/>
          <w:szCs w:val="18"/>
        </w:rPr>
      </w:pPr>
      <w:r w:rsidRPr="000A03EE">
        <w:rPr>
          <w:rFonts w:ascii="Arial" w:hAnsi="Arial" w:cs="Arial"/>
          <w:noProof/>
          <w:sz w:val="18"/>
          <w:szCs w:val="18"/>
        </w:rPr>
        <w:t xml:space="preserve">4. </w:t>
      </w:r>
      <w:r w:rsidRPr="000A03EE">
        <w:rPr>
          <w:rFonts w:ascii="Arial" w:hAnsi="Arial" w:cs="Arial"/>
          <w:noProof/>
          <w:sz w:val="18"/>
          <w:szCs w:val="18"/>
        </w:rPr>
        <w:tab/>
        <w:t xml:space="preserve">Kementrian Pemberdayaan Perempuan Dan Perlindungan Anak Republik Indonesia. Perkawinan Anak Di Indonesia Sudah Mengkhawatirkan. </w:t>
      </w:r>
      <w:r w:rsidRPr="000A03EE">
        <w:rPr>
          <w:rFonts w:ascii="Arial" w:hAnsi="Arial" w:cs="Arial"/>
          <w:i/>
          <w:iCs/>
          <w:noProof/>
          <w:sz w:val="18"/>
          <w:szCs w:val="18"/>
        </w:rPr>
        <w:t>Kemen PPPA</w:t>
      </w:r>
      <w:r w:rsidRPr="000A03EE">
        <w:rPr>
          <w:rFonts w:ascii="Arial" w:hAnsi="Arial" w:cs="Arial"/>
          <w:noProof/>
          <w:sz w:val="18"/>
          <w:szCs w:val="18"/>
        </w:rPr>
        <w:t>. 2023.</w:t>
      </w:r>
    </w:p>
    <w:p w14:paraId="3F842234" w14:textId="77777777" w:rsidR="003C3D44" w:rsidRPr="000A03EE" w:rsidRDefault="003C3D44" w:rsidP="003C3D44">
      <w:pPr>
        <w:autoSpaceDE w:val="0"/>
        <w:autoSpaceDN w:val="0"/>
        <w:adjustRightInd w:val="0"/>
        <w:spacing w:before="240" w:after="240"/>
        <w:ind w:left="640" w:hanging="640"/>
        <w:rPr>
          <w:rFonts w:ascii="Arial" w:hAnsi="Arial" w:cs="Arial"/>
          <w:noProof/>
          <w:sz w:val="18"/>
          <w:szCs w:val="18"/>
        </w:rPr>
      </w:pPr>
      <w:r w:rsidRPr="000A03EE">
        <w:rPr>
          <w:rFonts w:ascii="Arial" w:hAnsi="Arial" w:cs="Arial"/>
          <w:noProof/>
          <w:sz w:val="18"/>
          <w:szCs w:val="18"/>
        </w:rPr>
        <w:t xml:space="preserve">5. </w:t>
      </w:r>
      <w:r w:rsidRPr="000A03EE">
        <w:rPr>
          <w:rFonts w:ascii="Arial" w:hAnsi="Arial" w:cs="Arial"/>
          <w:noProof/>
          <w:sz w:val="18"/>
          <w:szCs w:val="18"/>
        </w:rPr>
        <w:tab/>
        <w:t xml:space="preserve">Polis CB, Bradley SEK, Bankole A, Onda T, Croft T, Singh S. Typical-use contraceptive failure rates in 43 countries with Demographic and  Health Survey data: summary of a detailed report. </w:t>
      </w:r>
      <w:r w:rsidRPr="000A03EE">
        <w:rPr>
          <w:rFonts w:ascii="Arial" w:hAnsi="Arial" w:cs="Arial"/>
          <w:i/>
          <w:iCs/>
          <w:noProof/>
          <w:sz w:val="18"/>
          <w:szCs w:val="18"/>
        </w:rPr>
        <w:t>Contraception</w:t>
      </w:r>
      <w:r w:rsidRPr="000A03EE">
        <w:rPr>
          <w:rFonts w:ascii="Arial" w:hAnsi="Arial" w:cs="Arial"/>
          <w:noProof/>
          <w:sz w:val="18"/>
          <w:szCs w:val="18"/>
        </w:rPr>
        <w:t>. 2016;94(1):11-17. doi:10.1016/j.contraception.2016.03.011</w:t>
      </w:r>
    </w:p>
    <w:p w14:paraId="4B20F0A5" w14:textId="77777777" w:rsidR="003C3D44" w:rsidRPr="000A03EE" w:rsidRDefault="003C3D44" w:rsidP="003C3D44">
      <w:pPr>
        <w:autoSpaceDE w:val="0"/>
        <w:autoSpaceDN w:val="0"/>
        <w:adjustRightInd w:val="0"/>
        <w:spacing w:before="240" w:after="240"/>
        <w:ind w:left="640" w:hanging="640"/>
        <w:rPr>
          <w:rFonts w:ascii="Arial" w:hAnsi="Arial" w:cs="Arial"/>
          <w:noProof/>
          <w:sz w:val="18"/>
          <w:szCs w:val="18"/>
        </w:rPr>
      </w:pPr>
      <w:r w:rsidRPr="000A03EE">
        <w:rPr>
          <w:rFonts w:ascii="Arial" w:hAnsi="Arial" w:cs="Arial"/>
          <w:noProof/>
          <w:sz w:val="18"/>
          <w:szCs w:val="18"/>
        </w:rPr>
        <w:t xml:space="preserve">6. </w:t>
      </w:r>
      <w:r w:rsidRPr="000A03EE">
        <w:rPr>
          <w:rFonts w:ascii="Arial" w:hAnsi="Arial" w:cs="Arial"/>
          <w:noProof/>
          <w:sz w:val="18"/>
          <w:szCs w:val="18"/>
        </w:rPr>
        <w:tab/>
        <w:t xml:space="preserve">Bradley SEK, Polis CB, Bankole A, Croft T. Global Contraceptive Failure Rates: Who Is Most at Risk? </w:t>
      </w:r>
      <w:r w:rsidRPr="000A03EE">
        <w:rPr>
          <w:rFonts w:ascii="Arial" w:hAnsi="Arial" w:cs="Arial"/>
          <w:i/>
          <w:iCs/>
          <w:noProof/>
          <w:sz w:val="18"/>
          <w:szCs w:val="18"/>
        </w:rPr>
        <w:t>Stud Fam Plann</w:t>
      </w:r>
      <w:r w:rsidRPr="000A03EE">
        <w:rPr>
          <w:rFonts w:ascii="Arial" w:hAnsi="Arial" w:cs="Arial"/>
          <w:noProof/>
          <w:sz w:val="18"/>
          <w:szCs w:val="18"/>
        </w:rPr>
        <w:t>. 2019;50(1):3-24. doi:https://doi.org/10.1111/sifp.12085</w:t>
      </w:r>
    </w:p>
    <w:p w14:paraId="49BCB5EB" w14:textId="77777777" w:rsidR="003C3D44" w:rsidRPr="000A03EE" w:rsidRDefault="003C3D44" w:rsidP="003C3D44">
      <w:pPr>
        <w:autoSpaceDE w:val="0"/>
        <w:autoSpaceDN w:val="0"/>
        <w:adjustRightInd w:val="0"/>
        <w:spacing w:before="240" w:after="240"/>
        <w:ind w:left="640" w:hanging="640"/>
        <w:rPr>
          <w:rFonts w:ascii="Arial" w:hAnsi="Arial" w:cs="Arial"/>
          <w:noProof/>
          <w:sz w:val="18"/>
          <w:szCs w:val="18"/>
        </w:rPr>
      </w:pPr>
      <w:r w:rsidRPr="000A03EE">
        <w:rPr>
          <w:rFonts w:ascii="Arial" w:hAnsi="Arial" w:cs="Arial"/>
          <w:noProof/>
          <w:sz w:val="18"/>
          <w:szCs w:val="18"/>
        </w:rPr>
        <w:t xml:space="preserve">7. </w:t>
      </w:r>
      <w:r w:rsidRPr="000A03EE">
        <w:rPr>
          <w:rFonts w:ascii="Arial" w:hAnsi="Arial" w:cs="Arial"/>
          <w:noProof/>
          <w:sz w:val="18"/>
          <w:szCs w:val="18"/>
        </w:rPr>
        <w:tab/>
        <w:t xml:space="preserve">Santosa A, Arif EN, Ghoni DA. Effect of maternal and child factors on stunting: partial least squares structural equation modeling. </w:t>
      </w:r>
      <w:r w:rsidRPr="000A03EE">
        <w:rPr>
          <w:rFonts w:ascii="Arial" w:hAnsi="Arial" w:cs="Arial"/>
          <w:i/>
          <w:iCs/>
          <w:noProof/>
          <w:sz w:val="18"/>
          <w:szCs w:val="18"/>
        </w:rPr>
        <w:t>Clin Exp Pediatr</w:t>
      </w:r>
      <w:r w:rsidRPr="000A03EE">
        <w:rPr>
          <w:rFonts w:ascii="Arial" w:hAnsi="Arial" w:cs="Arial"/>
          <w:noProof/>
          <w:sz w:val="18"/>
          <w:szCs w:val="18"/>
        </w:rPr>
        <w:t>. 2022;65(2):90-97. doi:10.3345/cep.2021.00094</w:t>
      </w:r>
    </w:p>
    <w:p w14:paraId="679BD940" w14:textId="77777777" w:rsidR="003C3D44" w:rsidRPr="000A03EE" w:rsidRDefault="003C3D44" w:rsidP="003C3D44">
      <w:pPr>
        <w:autoSpaceDE w:val="0"/>
        <w:autoSpaceDN w:val="0"/>
        <w:adjustRightInd w:val="0"/>
        <w:spacing w:before="240" w:after="240"/>
        <w:ind w:left="640" w:hanging="640"/>
        <w:rPr>
          <w:rFonts w:ascii="Arial" w:hAnsi="Arial" w:cs="Arial"/>
          <w:noProof/>
          <w:sz w:val="18"/>
          <w:szCs w:val="18"/>
        </w:rPr>
      </w:pPr>
      <w:r w:rsidRPr="000A03EE">
        <w:rPr>
          <w:rFonts w:ascii="Arial" w:hAnsi="Arial" w:cs="Arial"/>
          <w:noProof/>
          <w:sz w:val="18"/>
          <w:szCs w:val="18"/>
        </w:rPr>
        <w:t xml:space="preserve">8. </w:t>
      </w:r>
      <w:r w:rsidRPr="000A03EE">
        <w:rPr>
          <w:rFonts w:ascii="Arial" w:hAnsi="Arial" w:cs="Arial"/>
          <w:noProof/>
          <w:sz w:val="18"/>
          <w:szCs w:val="18"/>
        </w:rPr>
        <w:tab/>
        <w:t xml:space="preserve">Young MF, Nguyen PH, Gonzalez Casanova I, et al. Role of maternal preconception nutrition on offspring growth and risk of stunting across the first 1000 days in Vietnam: A prospective cohort study. </w:t>
      </w:r>
      <w:r w:rsidRPr="000A03EE">
        <w:rPr>
          <w:rFonts w:ascii="Arial" w:hAnsi="Arial" w:cs="Arial"/>
          <w:i/>
          <w:iCs/>
          <w:noProof/>
          <w:sz w:val="18"/>
          <w:szCs w:val="18"/>
        </w:rPr>
        <w:t>PLoS One</w:t>
      </w:r>
      <w:r w:rsidRPr="000A03EE">
        <w:rPr>
          <w:rFonts w:ascii="Arial" w:hAnsi="Arial" w:cs="Arial"/>
          <w:noProof/>
          <w:sz w:val="18"/>
          <w:szCs w:val="18"/>
        </w:rPr>
        <w:t>. 2018;13(8):e0203201-e0203201. doi:10.1371/journal.pone.0203201</w:t>
      </w:r>
    </w:p>
    <w:p w14:paraId="60EA6721" w14:textId="77777777" w:rsidR="003C3D44" w:rsidRPr="000A03EE" w:rsidRDefault="003C3D44" w:rsidP="003C3D44">
      <w:pPr>
        <w:autoSpaceDE w:val="0"/>
        <w:autoSpaceDN w:val="0"/>
        <w:adjustRightInd w:val="0"/>
        <w:spacing w:before="240" w:after="240"/>
        <w:ind w:left="640" w:hanging="640"/>
        <w:rPr>
          <w:rFonts w:ascii="Arial" w:hAnsi="Arial" w:cs="Arial"/>
          <w:noProof/>
          <w:sz w:val="18"/>
          <w:szCs w:val="18"/>
        </w:rPr>
      </w:pPr>
      <w:r w:rsidRPr="000A03EE">
        <w:rPr>
          <w:rFonts w:ascii="Arial" w:hAnsi="Arial" w:cs="Arial"/>
          <w:noProof/>
          <w:sz w:val="18"/>
          <w:szCs w:val="18"/>
        </w:rPr>
        <w:t xml:space="preserve">9. </w:t>
      </w:r>
      <w:r w:rsidRPr="000A03EE">
        <w:rPr>
          <w:rFonts w:ascii="Arial" w:hAnsi="Arial" w:cs="Arial"/>
          <w:noProof/>
          <w:sz w:val="18"/>
          <w:szCs w:val="18"/>
        </w:rPr>
        <w:tab/>
        <w:t xml:space="preserve">Brito CN de O, Alves SV, Ludermir AB, Araújo TVB de. Postpartum depression among women with unintended pregnancy. </w:t>
      </w:r>
      <w:r w:rsidRPr="000A03EE">
        <w:rPr>
          <w:rFonts w:ascii="Arial" w:hAnsi="Arial" w:cs="Arial"/>
          <w:i/>
          <w:iCs/>
          <w:noProof/>
          <w:sz w:val="18"/>
          <w:szCs w:val="18"/>
        </w:rPr>
        <w:t>Rev Saude Publica</w:t>
      </w:r>
      <w:r w:rsidRPr="000A03EE">
        <w:rPr>
          <w:rFonts w:ascii="Arial" w:hAnsi="Arial" w:cs="Arial"/>
          <w:noProof/>
          <w:sz w:val="18"/>
          <w:szCs w:val="18"/>
        </w:rPr>
        <w:t>. 2015;49:33. doi:10.1590/s0034-8910.2015049005257</w:t>
      </w:r>
    </w:p>
    <w:p w14:paraId="1B8358FF" w14:textId="77777777" w:rsidR="003C3D44" w:rsidRPr="000A03EE" w:rsidRDefault="003C3D44" w:rsidP="003C3D44">
      <w:pPr>
        <w:autoSpaceDE w:val="0"/>
        <w:autoSpaceDN w:val="0"/>
        <w:adjustRightInd w:val="0"/>
        <w:spacing w:before="240" w:after="240"/>
        <w:ind w:left="640" w:hanging="640"/>
        <w:rPr>
          <w:rFonts w:ascii="Arial" w:hAnsi="Arial" w:cs="Arial"/>
          <w:noProof/>
          <w:sz w:val="18"/>
          <w:szCs w:val="18"/>
        </w:rPr>
      </w:pPr>
      <w:r w:rsidRPr="000A03EE">
        <w:rPr>
          <w:rFonts w:ascii="Arial" w:hAnsi="Arial" w:cs="Arial"/>
          <w:noProof/>
          <w:sz w:val="18"/>
          <w:szCs w:val="18"/>
        </w:rPr>
        <w:t xml:space="preserve">10. </w:t>
      </w:r>
      <w:r w:rsidRPr="000A03EE">
        <w:rPr>
          <w:rFonts w:ascii="Arial" w:hAnsi="Arial" w:cs="Arial"/>
          <w:noProof/>
          <w:sz w:val="18"/>
          <w:szCs w:val="18"/>
        </w:rPr>
        <w:tab/>
        <w:t xml:space="preserve">Hajizadeh M, Nghiem S. Does unwanted pregnancy lead to adverse health and healthcare utilization for  mother and child? Evidence from low- and middle-income countries. </w:t>
      </w:r>
      <w:r w:rsidRPr="000A03EE">
        <w:rPr>
          <w:rFonts w:ascii="Arial" w:hAnsi="Arial" w:cs="Arial"/>
          <w:i/>
          <w:iCs/>
          <w:noProof/>
          <w:sz w:val="18"/>
          <w:szCs w:val="18"/>
        </w:rPr>
        <w:t>Int J Public Health</w:t>
      </w:r>
      <w:r w:rsidRPr="000A03EE">
        <w:rPr>
          <w:rFonts w:ascii="Arial" w:hAnsi="Arial" w:cs="Arial"/>
          <w:noProof/>
          <w:sz w:val="18"/>
          <w:szCs w:val="18"/>
        </w:rPr>
        <w:t>. 2020;65(4):457-468. doi:10.1007/s00038-020-01358-7</w:t>
      </w:r>
    </w:p>
    <w:p w14:paraId="18F9F9B8" w14:textId="77777777" w:rsidR="003C3D44" w:rsidRPr="000A03EE" w:rsidRDefault="003C3D44" w:rsidP="003C3D44">
      <w:pPr>
        <w:autoSpaceDE w:val="0"/>
        <w:autoSpaceDN w:val="0"/>
        <w:adjustRightInd w:val="0"/>
        <w:spacing w:before="240" w:after="240"/>
        <w:ind w:left="640" w:hanging="640"/>
        <w:rPr>
          <w:rFonts w:ascii="Arial" w:hAnsi="Arial" w:cs="Arial"/>
          <w:noProof/>
          <w:sz w:val="18"/>
          <w:szCs w:val="18"/>
        </w:rPr>
      </w:pPr>
      <w:r w:rsidRPr="000A03EE">
        <w:rPr>
          <w:rFonts w:ascii="Arial" w:hAnsi="Arial" w:cs="Arial"/>
          <w:noProof/>
          <w:sz w:val="18"/>
          <w:szCs w:val="18"/>
        </w:rPr>
        <w:t xml:space="preserve">11. </w:t>
      </w:r>
      <w:r w:rsidRPr="000A03EE">
        <w:rPr>
          <w:rFonts w:ascii="Arial" w:hAnsi="Arial" w:cs="Arial"/>
          <w:noProof/>
          <w:sz w:val="18"/>
          <w:szCs w:val="18"/>
        </w:rPr>
        <w:tab/>
        <w:t xml:space="preserve">Fatusi A, Riley T, Kayembe PK, Mabika C. Unintended pregnancy, induced abortion and abortion care-seeking experiences  among adolescents in Kinshasa, Democratic Republic of Congo: a cross-sectional study. </w:t>
      </w:r>
      <w:r w:rsidRPr="000A03EE">
        <w:rPr>
          <w:rFonts w:ascii="Arial" w:hAnsi="Arial" w:cs="Arial"/>
          <w:i/>
          <w:iCs/>
          <w:noProof/>
          <w:sz w:val="18"/>
          <w:szCs w:val="18"/>
        </w:rPr>
        <w:t>BMJ Open</w:t>
      </w:r>
      <w:r w:rsidRPr="000A03EE">
        <w:rPr>
          <w:rFonts w:ascii="Arial" w:hAnsi="Arial" w:cs="Arial"/>
          <w:noProof/>
          <w:sz w:val="18"/>
          <w:szCs w:val="18"/>
        </w:rPr>
        <w:t>. 2021;11(9):e044682. doi:10.1136/bmjopen-2020-044682</w:t>
      </w:r>
    </w:p>
    <w:p w14:paraId="48EDBB78" w14:textId="77777777" w:rsidR="003C3D44" w:rsidRPr="000A03EE" w:rsidRDefault="003C3D44" w:rsidP="003C3D44">
      <w:pPr>
        <w:autoSpaceDE w:val="0"/>
        <w:autoSpaceDN w:val="0"/>
        <w:adjustRightInd w:val="0"/>
        <w:spacing w:before="240" w:after="240"/>
        <w:ind w:left="640" w:hanging="640"/>
        <w:rPr>
          <w:rFonts w:ascii="Arial" w:hAnsi="Arial" w:cs="Arial"/>
          <w:noProof/>
          <w:sz w:val="18"/>
          <w:szCs w:val="18"/>
        </w:rPr>
      </w:pPr>
      <w:r w:rsidRPr="000A03EE">
        <w:rPr>
          <w:rFonts w:ascii="Arial" w:hAnsi="Arial" w:cs="Arial"/>
          <w:noProof/>
          <w:sz w:val="18"/>
          <w:szCs w:val="18"/>
        </w:rPr>
        <w:t xml:space="preserve">12. </w:t>
      </w:r>
      <w:r w:rsidRPr="000A03EE">
        <w:rPr>
          <w:rFonts w:ascii="Arial" w:hAnsi="Arial" w:cs="Arial"/>
          <w:noProof/>
          <w:sz w:val="18"/>
          <w:szCs w:val="18"/>
        </w:rPr>
        <w:tab/>
        <w:t xml:space="preserve">Abbasi S, Chuang CH, Dagher R, Zhu J, Kjerulff K. Unintended pregnancy and postpartum depression among first-time mothers. </w:t>
      </w:r>
      <w:r w:rsidRPr="000A03EE">
        <w:rPr>
          <w:rFonts w:ascii="Arial" w:hAnsi="Arial" w:cs="Arial"/>
          <w:i/>
          <w:iCs/>
          <w:noProof/>
          <w:sz w:val="18"/>
          <w:szCs w:val="18"/>
        </w:rPr>
        <w:t>J Womens Health (Larchmt)</w:t>
      </w:r>
      <w:r w:rsidRPr="000A03EE">
        <w:rPr>
          <w:rFonts w:ascii="Arial" w:hAnsi="Arial" w:cs="Arial"/>
          <w:noProof/>
          <w:sz w:val="18"/>
          <w:szCs w:val="18"/>
        </w:rPr>
        <w:t>. 2013;22(5):412-416. doi:10.1089/jwh.2012.3926</w:t>
      </w:r>
    </w:p>
    <w:p w14:paraId="633DCA33" w14:textId="77777777" w:rsidR="003C3D44" w:rsidRPr="000A03EE" w:rsidRDefault="003C3D44" w:rsidP="003C3D44">
      <w:pPr>
        <w:autoSpaceDE w:val="0"/>
        <w:autoSpaceDN w:val="0"/>
        <w:adjustRightInd w:val="0"/>
        <w:spacing w:before="240" w:after="240"/>
        <w:ind w:left="640" w:hanging="640"/>
        <w:rPr>
          <w:rFonts w:ascii="Arial" w:hAnsi="Arial" w:cs="Arial"/>
          <w:noProof/>
          <w:sz w:val="18"/>
          <w:szCs w:val="18"/>
        </w:rPr>
      </w:pPr>
      <w:r w:rsidRPr="000A03EE">
        <w:rPr>
          <w:rFonts w:ascii="Arial" w:hAnsi="Arial" w:cs="Arial"/>
          <w:noProof/>
          <w:sz w:val="18"/>
          <w:szCs w:val="18"/>
        </w:rPr>
        <w:t xml:space="preserve">13. </w:t>
      </w:r>
      <w:r w:rsidRPr="000A03EE">
        <w:rPr>
          <w:rFonts w:ascii="Arial" w:hAnsi="Arial" w:cs="Arial"/>
          <w:noProof/>
          <w:sz w:val="18"/>
          <w:szCs w:val="18"/>
        </w:rPr>
        <w:tab/>
        <w:t xml:space="preserve">Rahman MS, Howlader T, Masud MS, Rahman ML. Association of Low-Birth Weight with Malnutrition in Children under Five Years in Bangladesh: Do Mother’s Education, Socio-Economic Status, and Birth Interval Matter? </w:t>
      </w:r>
      <w:r w:rsidRPr="000A03EE">
        <w:rPr>
          <w:rFonts w:ascii="Arial" w:hAnsi="Arial" w:cs="Arial"/>
          <w:i/>
          <w:iCs/>
          <w:noProof/>
          <w:sz w:val="18"/>
          <w:szCs w:val="18"/>
        </w:rPr>
        <w:t>PLoS One</w:t>
      </w:r>
      <w:r w:rsidRPr="000A03EE">
        <w:rPr>
          <w:rFonts w:ascii="Arial" w:hAnsi="Arial" w:cs="Arial"/>
          <w:noProof/>
          <w:sz w:val="18"/>
          <w:szCs w:val="18"/>
        </w:rPr>
        <w:t>. 2016;11(6):e0157814-e0157814. doi:10.1371/journal.pone.0157814</w:t>
      </w:r>
    </w:p>
    <w:p w14:paraId="5482FE09" w14:textId="77777777" w:rsidR="003C3D44" w:rsidRPr="000A03EE" w:rsidRDefault="003C3D44" w:rsidP="003C3D44">
      <w:pPr>
        <w:autoSpaceDE w:val="0"/>
        <w:autoSpaceDN w:val="0"/>
        <w:adjustRightInd w:val="0"/>
        <w:spacing w:before="240" w:after="240"/>
        <w:ind w:left="640" w:hanging="640"/>
        <w:rPr>
          <w:rFonts w:ascii="Arial" w:hAnsi="Arial" w:cs="Arial"/>
          <w:noProof/>
          <w:sz w:val="18"/>
          <w:szCs w:val="18"/>
        </w:rPr>
      </w:pPr>
      <w:r w:rsidRPr="000A03EE">
        <w:rPr>
          <w:rFonts w:ascii="Arial" w:hAnsi="Arial" w:cs="Arial"/>
          <w:noProof/>
          <w:sz w:val="18"/>
          <w:szCs w:val="18"/>
        </w:rPr>
        <w:t xml:space="preserve">14. </w:t>
      </w:r>
      <w:r w:rsidRPr="000A03EE">
        <w:rPr>
          <w:rFonts w:ascii="Arial" w:hAnsi="Arial" w:cs="Arial"/>
          <w:noProof/>
          <w:sz w:val="18"/>
          <w:szCs w:val="18"/>
        </w:rPr>
        <w:tab/>
        <w:t xml:space="preserve">Mikawati, Lusiana E, Hasriany. The Relationship between Exclusive Breastfeeding (ASI) and Mother Heightwith Incident Rates Stunting among Child Age 2-5 Years In Barombong Public Health Center, Gowa, Sulawesi Selatan. </w:t>
      </w:r>
      <w:r w:rsidRPr="000A03EE">
        <w:rPr>
          <w:rFonts w:ascii="Arial" w:hAnsi="Arial" w:cs="Arial"/>
          <w:i/>
          <w:iCs/>
          <w:noProof/>
          <w:sz w:val="18"/>
          <w:szCs w:val="18"/>
        </w:rPr>
        <w:t>KnE Life Sci</w:t>
      </w:r>
      <w:r w:rsidRPr="000A03EE">
        <w:rPr>
          <w:rFonts w:ascii="Arial" w:hAnsi="Arial" w:cs="Arial"/>
          <w:noProof/>
          <w:sz w:val="18"/>
          <w:szCs w:val="18"/>
        </w:rPr>
        <w:t>. 2019;4(13):558–567. doi:10.18502/kls.v4i13.5306</w:t>
      </w:r>
    </w:p>
    <w:p w14:paraId="4058949C" w14:textId="77777777" w:rsidR="003C3D44" w:rsidRPr="000A03EE" w:rsidRDefault="003C3D44" w:rsidP="003C3D44">
      <w:pPr>
        <w:autoSpaceDE w:val="0"/>
        <w:autoSpaceDN w:val="0"/>
        <w:adjustRightInd w:val="0"/>
        <w:spacing w:before="240" w:after="240"/>
        <w:ind w:left="640" w:hanging="640"/>
        <w:rPr>
          <w:rFonts w:ascii="Arial" w:hAnsi="Arial" w:cs="Arial"/>
          <w:noProof/>
          <w:sz w:val="18"/>
          <w:szCs w:val="18"/>
        </w:rPr>
      </w:pPr>
      <w:r w:rsidRPr="000A03EE">
        <w:rPr>
          <w:rFonts w:ascii="Arial" w:hAnsi="Arial" w:cs="Arial"/>
          <w:noProof/>
          <w:sz w:val="18"/>
          <w:szCs w:val="18"/>
        </w:rPr>
        <w:t xml:space="preserve">15. </w:t>
      </w:r>
      <w:r w:rsidRPr="000A03EE">
        <w:rPr>
          <w:rFonts w:ascii="Arial" w:hAnsi="Arial" w:cs="Arial"/>
          <w:noProof/>
          <w:sz w:val="18"/>
          <w:szCs w:val="18"/>
        </w:rPr>
        <w:tab/>
        <w:t xml:space="preserve">Guterman K. Unintended pregnancy as a predictor of child maltreatment. </w:t>
      </w:r>
      <w:r w:rsidRPr="000A03EE">
        <w:rPr>
          <w:rFonts w:ascii="Arial" w:hAnsi="Arial" w:cs="Arial"/>
          <w:i/>
          <w:iCs/>
          <w:noProof/>
          <w:sz w:val="18"/>
          <w:szCs w:val="18"/>
        </w:rPr>
        <w:t>Child Abuse Negl</w:t>
      </w:r>
      <w:r w:rsidRPr="000A03EE">
        <w:rPr>
          <w:rFonts w:ascii="Arial" w:hAnsi="Arial" w:cs="Arial"/>
          <w:noProof/>
          <w:sz w:val="18"/>
          <w:szCs w:val="18"/>
        </w:rPr>
        <w:t>. 2015;48:160-169. doi:10.1016/j.chiabu.2015.05.014</w:t>
      </w:r>
    </w:p>
    <w:p w14:paraId="2149E962" w14:textId="77777777" w:rsidR="003C3D44" w:rsidRPr="000A03EE" w:rsidRDefault="003C3D44" w:rsidP="003C3D44">
      <w:pPr>
        <w:autoSpaceDE w:val="0"/>
        <w:autoSpaceDN w:val="0"/>
        <w:adjustRightInd w:val="0"/>
        <w:spacing w:before="240" w:after="240"/>
        <w:ind w:left="640" w:hanging="640"/>
        <w:rPr>
          <w:rFonts w:ascii="Arial" w:hAnsi="Arial" w:cs="Arial"/>
          <w:noProof/>
          <w:sz w:val="18"/>
          <w:szCs w:val="18"/>
        </w:rPr>
      </w:pPr>
      <w:r w:rsidRPr="000A03EE">
        <w:rPr>
          <w:rFonts w:ascii="Arial" w:hAnsi="Arial" w:cs="Arial"/>
          <w:noProof/>
          <w:sz w:val="18"/>
          <w:szCs w:val="18"/>
        </w:rPr>
        <w:t xml:space="preserve">16. </w:t>
      </w:r>
      <w:r w:rsidRPr="000A03EE">
        <w:rPr>
          <w:rFonts w:ascii="Arial" w:hAnsi="Arial" w:cs="Arial"/>
          <w:noProof/>
          <w:sz w:val="18"/>
          <w:szCs w:val="18"/>
        </w:rPr>
        <w:tab/>
        <w:t xml:space="preserve">Niemeyer Hultstrand J, Omer Abuelgasim K, Tydén T, Jonsson M, Maseko N, Målqvist M. The perpetuating cycle of unplanned pregnancy: underlying causes and implications  in Eswatini. </w:t>
      </w:r>
      <w:r w:rsidRPr="000A03EE">
        <w:rPr>
          <w:rFonts w:ascii="Arial" w:hAnsi="Arial" w:cs="Arial"/>
          <w:i/>
          <w:iCs/>
          <w:noProof/>
          <w:sz w:val="18"/>
          <w:szCs w:val="18"/>
        </w:rPr>
        <w:t>Cult Health Sex</w:t>
      </w:r>
      <w:r w:rsidRPr="000A03EE">
        <w:rPr>
          <w:rFonts w:ascii="Arial" w:hAnsi="Arial" w:cs="Arial"/>
          <w:noProof/>
          <w:sz w:val="18"/>
          <w:szCs w:val="18"/>
        </w:rPr>
        <w:t>. 2021;23(12):1656-1671. doi:10.1080/13691058.2020.1791359</w:t>
      </w:r>
    </w:p>
    <w:p w14:paraId="63C2957A" w14:textId="52B75099" w:rsidR="0035169B" w:rsidRPr="000A03EE" w:rsidRDefault="005E2332" w:rsidP="00E67765">
      <w:pPr>
        <w:keepNext/>
        <w:keepLines/>
        <w:widowControl/>
        <w:spacing w:before="240" w:after="240" w:line="276" w:lineRule="auto"/>
        <w:jc w:val="left"/>
        <w:outlineLvl w:val="0"/>
        <w:rPr>
          <w:rFonts w:ascii="Arial" w:hAnsi="Arial" w:cs="Arial"/>
          <w:b/>
          <w:bCs/>
          <w:sz w:val="18"/>
          <w:szCs w:val="18"/>
        </w:rPr>
        <w:sectPr w:rsidR="0035169B" w:rsidRPr="000A03EE" w:rsidSect="00173A66">
          <w:type w:val="continuous"/>
          <w:pgSz w:w="11907" w:h="16840" w:code="9"/>
          <w:pgMar w:top="1701" w:right="1247" w:bottom="1531" w:left="1134" w:header="1021" w:footer="1077" w:gutter="0"/>
          <w:pgNumType w:start="1"/>
          <w:cols w:space="340"/>
          <w:docGrid w:linePitch="360"/>
        </w:sectPr>
      </w:pPr>
      <w:r w:rsidRPr="000A03EE">
        <w:rPr>
          <w:rFonts w:ascii="Arial" w:hAnsi="Arial" w:cs="Arial"/>
          <w:b/>
          <w:bCs/>
          <w:sz w:val="18"/>
          <w:szCs w:val="18"/>
        </w:rPr>
        <w:fldChar w:fldCharType="end"/>
      </w:r>
    </w:p>
    <w:p w14:paraId="488BF49D" w14:textId="390922D1" w:rsidR="007725D5" w:rsidRDefault="007725D5">
      <w:pPr>
        <w:widowControl/>
        <w:jc w:val="left"/>
        <w:rPr>
          <w:rFonts w:ascii="Arial" w:hAnsi="Arial" w:cs="Arial"/>
          <w:b/>
          <w:bCs/>
          <w:sz w:val="18"/>
          <w:szCs w:val="18"/>
        </w:rPr>
      </w:pPr>
    </w:p>
    <w:sectPr w:rsidR="007725D5" w:rsidSect="00173A66">
      <w:type w:val="continuous"/>
      <w:pgSz w:w="11907" w:h="16840" w:code="9"/>
      <w:pgMar w:top="1701" w:right="1247" w:bottom="1531" w:left="1134" w:header="1021" w:footer="1077" w:gutter="0"/>
      <w:pgNumType w:start="1"/>
      <w:cols w:space="34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6754D0" w14:textId="77777777" w:rsidR="00C8015D" w:rsidRDefault="00C8015D" w:rsidP="00F155A9">
      <w:r>
        <w:separator/>
      </w:r>
    </w:p>
    <w:p w14:paraId="382D5E18" w14:textId="77777777" w:rsidR="00C8015D" w:rsidRDefault="00C8015D" w:rsidP="00F155A9"/>
    <w:p w14:paraId="3F7F90D7" w14:textId="77777777" w:rsidR="00C8015D" w:rsidRDefault="00C8015D"/>
    <w:p w14:paraId="1BE464F2" w14:textId="77777777" w:rsidR="00C8015D" w:rsidRDefault="00C8015D" w:rsidP="00F46215"/>
    <w:p w14:paraId="24014D6A" w14:textId="77777777" w:rsidR="00C8015D" w:rsidRDefault="00C8015D"/>
    <w:p w14:paraId="6103A982" w14:textId="77777777" w:rsidR="00C8015D" w:rsidRDefault="00C8015D"/>
    <w:p w14:paraId="648ABD6F" w14:textId="77777777" w:rsidR="00C8015D" w:rsidRDefault="00C8015D" w:rsidP="001B0CC3"/>
    <w:p w14:paraId="39924A07" w14:textId="77777777" w:rsidR="00C8015D" w:rsidRDefault="00C8015D" w:rsidP="001B0CC3"/>
    <w:p w14:paraId="3C2ECE4D" w14:textId="77777777" w:rsidR="00C8015D" w:rsidRDefault="00C8015D" w:rsidP="008A0960"/>
    <w:p w14:paraId="6AAD3F0E" w14:textId="77777777" w:rsidR="00C8015D" w:rsidRDefault="00C8015D"/>
    <w:p w14:paraId="1358E92F" w14:textId="77777777" w:rsidR="00C8015D" w:rsidRDefault="00C8015D" w:rsidP="00C81F57"/>
    <w:p w14:paraId="54F67588" w14:textId="77777777" w:rsidR="00C8015D" w:rsidRDefault="00C8015D"/>
    <w:p w14:paraId="0E07CADC" w14:textId="77777777" w:rsidR="00C8015D" w:rsidRDefault="00C8015D" w:rsidP="00BF73AC"/>
    <w:p w14:paraId="5BFE1557" w14:textId="77777777" w:rsidR="00C8015D" w:rsidRDefault="00C8015D"/>
    <w:p w14:paraId="3D858605" w14:textId="77777777" w:rsidR="00C8015D" w:rsidRDefault="00C8015D" w:rsidP="007A3AC8"/>
    <w:p w14:paraId="4673385F" w14:textId="77777777" w:rsidR="00C8015D" w:rsidRDefault="00C8015D"/>
    <w:p w14:paraId="4D466416" w14:textId="77777777" w:rsidR="00C8015D" w:rsidRDefault="00C8015D" w:rsidP="00843E99"/>
    <w:p w14:paraId="207A7616" w14:textId="77777777" w:rsidR="00C8015D" w:rsidRDefault="00C8015D" w:rsidP="00EA1885"/>
    <w:p w14:paraId="1510F885" w14:textId="77777777" w:rsidR="00C8015D" w:rsidRDefault="00C8015D"/>
    <w:p w14:paraId="471AC794" w14:textId="77777777" w:rsidR="00C8015D" w:rsidRDefault="00C8015D"/>
    <w:p w14:paraId="69675A9F" w14:textId="77777777" w:rsidR="00C8015D" w:rsidRDefault="00C8015D" w:rsidP="00190338"/>
    <w:p w14:paraId="3D0C6825" w14:textId="77777777" w:rsidR="00C8015D" w:rsidRDefault="00C8015D"/>
    <w:p w14:paraId="200419E0" w14:textId="77777777" w:rsidR="00C8015D" w:rsidRDefault="00C8015D" w:rsidP="00EA0FA6"/>
    <w:p w14:paraId="58617653" w14:textId="77777777" w:rsidR="00C8015D" w:rsidRDefault="00C8015D"/>
    <w:p w14:paraId="2E0520BA" w14:textId="77777777" w:rsidR="00C8015D" w:rsidRDefault="00C8015D" w:rsidP="00231C63"/>
    <w:p w14:paraId="15C5397E" w14:textId="77777777" w:rsidR="00C8015D" w:rsidRDefault="00C8015D" w:rsidP="00B81FE6"/>
    <w:p w14:paraId="4A3B59E9" w14:textId="77777777" w:rsidR="00C8015D" w:rsidRDefault="00C8015D" w:rsidP="0009423A"/>
    <w:p w14:paraId="61F50FE4" w14:textId="77777777" w:rsidR="00C8015D" w:rsidRDefault="00C8015D"/>
  </w:endnote>
  <w:endnote w:type="continuationSeparator" w:id="0">
    <w:p w14:paraId="7F65293A" w14:textId="77777777" w:rsidR="00C8015D" w:rsidRDefault="00C8015D" w:rsidP="00F155A9">
      <w:r>
        <w:continuationSeparator/>
      </w:r>
    </w:p>
    <w:p w14:paraId="66EB8111" w14:textId="77777777" w:rsidR="00C8015D" w:rsidRDefault="00C8015D" w:rsidP="00F155A9"/>
    <w:p w14:paraId="73C351B3" w14:textId="77777777" w:rsidR="00C8015D" w:rsidRDefault="00C8015D"/>
    <w:p w14:paraId="272228C7" w14:textId="77777777" w:rsidR="00C8015D" w:rsidRDefault="00C8015D" w:rsidP="00F46215"/>
    <w:p w14:paraId="648331BB" w14:textId="77777777" w:rsidR="00C8015D" w:rsidRDefault="00C8015D"/>
    <w:p w14:paraId="1817D22A" w14:textId="77777777" w:rsidR="00C8015D" w:rsidRDefault="00C8015D"/>
    <w:p w14:paraId="64E65911" w14:textId="77777777" w:rsidR="00C8015D" w:rsidRDefault="00C8015D" w:rsidP="001B0CC3"/>
    <w:p w14:paraId="73F3C9C6" w14:textId="77777777" w:rsidR="00C8015D" w:rsidRDefault="00C8015D" w:rsidP="001B0CC3"/>
    <w:p w14:paraId="6A90A0A5" w14:textId="77777777" w:rsidR="00C8015D" w:rsidRDefault="00C8015D" w:rsidP="008A0960"/>
    <w:p w14:paraId="496FD38D" w14:textId="77777777" w:rsidR="00C8015D" w:rsidRDefault="00C8015D"/>
    <w:p w14:paraId="62139A7E" w14:textId="77777777" w:rsidR="00C8015D" w:rsidRDefault="00C8015D" w:rsidP="00C81F57"/>
    <w:p w14:paraId="251ABE8C" w14:textId="77777777" w:rsidR="00C8015D" w:rsidRDefault="00C8015D"/>
    <w:p w14:paraId="0E0CD47C" w14:textId="77777777" w:rsidR="00C8015D" w:rsidRDefault="00C8015D" w:rsidP="00BF73AC"/>
    <w:p w14:paraId="1D404170" w14:textId="77777777" w:rsidR="00C8015D" w:rsidRDefault="00C8015D"/>
    <w:p w14:paraId="451B157E" w14:textId="77777777" w:rsidR="00C8015D" w:rsidRDefault="00C8015D" w:rsidP="007A3AC8"/>
    <w:p w14:paraId="3B145844" w14:textId="77777777" w:rsidR="00C8015D" w:rsidRDefault="00C8015D"/>
    <w:p w14:paraId="168B0C36" w14:textId="77777777" w:rsidR="00C8015D" w:rsidRDefault="00C8015D" w:rsidP="00843E99"/>
    <w:p w14:paraId="6F602F7B" w14:textId="77777777" w:rsidR="00C8015D" w:rsidRDefault="00C8015D" w:rsidP="00EA1885"/>
    <w:p w14:paraId="580A86E8" w14:textId="77777777" w:rsidR="00C8015D" w:rsidRDefault="00C8015D"/>
    <w:p w14:paraId="26E64AA0" w14:textId="77777777" w:rsidR="00C8015D" w:rsidRDefault="00C8015D"/>
    <w:p w14:paraId="6BC99585" w14:textId="77777777" w:rsidR="00C8015D" w:rsidRDefault="00C8015D" w:rsidP="00190338"/>
    <w:p w14:paraId="2F79EE67" w14:textId="77777777" w:rsidR="00C8015D" w:rsidRDefault="00C8015D"/>
    <w:p w14:paraId="73BBAC39" w14:textId="77777777" w:rsidR="00C8015D" w:rsidRDefault="00C8015D" w:rsidP="00EA0FA6"/>
    <w:p w14:paraId="01CAF980" w14:textId="77777777" w:rsidR="00C8015D" w:rsidRDefault="00C8015D"/>
    <w:p w14:paraId="62D26177" w14:textId="77777777" w:rsidR="00C8015D" w:rsidRDefault="00C8015D" w:rsidP="00231C63"/>
    <w:p w14:paraId="3BF1F464" w14:textId="77777777" w:rsidR="00C8015D" w:rsidRDefault="00C8015D" w:rsidP="00B81FE6"/>
    <w:p w14:paraId="4C3968DC" w14:textId="77777777" w:rsidR="00C8015D" w:rsidRDefault="00C8015D" w:rsidP="0009423A"/>
    <w:p w14:paraId="5178932B" w14:textId="77777777" w:rsidR="00C8015D" w:rsidRDefault="00C8015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Gill Sans MT">
    <w:panose1 w:val="020B0502020104020203"/>
    <w:charset w:val="00"/>
    <w:family w:val="swiss"/>
    <w:pitch w:val="variable"/>
    <w:sig w:usb0="00000007" w:usb1="00000000" w:usb2="00000000" w:usb3="00000000" w:csb0="00000003"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3B042E" w14:textId="77777777" w:rsidR="001B4963" w:rsidRPr="00292DA8" w:rsidRDefault="001B4963" w:rsidP="00F155A9">
    <w:pPr>
      <w:pStyle w:val="Footer"/>
      <w:rPr>
        <w:sz w:val="20"/>
        <w:szCs w:val="20"/>
      </w:rPr>
    </w:pPr>
    <w:r w:rsidRPr="00292DA8">
      <w:rPr>
        <w:rStyle w:val="PageNumber"/>
        <w:sz w:val="20"/>
        <w:szCs w:val="20"/>
      </w:rPr>
      <w:fldChar w:fldCharType="begin"/>
    </w:r>
    <w:r w:rsidRPr="00292DA8">
      <w:rPr>
        <w:rStyle w:val="PageNumber"/>
        <w:sz w:val="20"/>
        <w:szCs w:val="20"/>
      </w:rPr>
      <w:instrText xml:space="preserve"> PAGE </w:instrText>
    </w:r>
    <w:r w:rsidRPr="00292DA8">
      <w:rPr>
        <w:rStyle w:val="PageNumber"/>
        <w:sz w:val="20"/>
        <w:szCs w:val="20"/>
      </w:rPr>
      <w:fldChar w:fldCharType="separate"/>
    </w:r>
    <w:r w:rsidR="00CD6BB4">
      <w:rPr>
        <w:rStyle w:val="PageNumber"/>
        <w:noProof/>
        <w:sz w:val="20"/>
        <w:szCs w:val="20"/>
      </w:rPr>
      <w:t>2</w:t>
    </w:r>
    <w:r w:rsidRPr="00292DA8">
      <w:rPr>
        <w:rStyle w:val="PageNumber"/>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1F2220" w14:textId="7CCCF6BB" w:rsidR="001B4963" w:rsidRPr="00C62474" w:rsidRDefault="001B4963" w:rsidP="00F155A9">
    <w:pPr>
      <w:pStyle w:val="Footer"/>
      <w:rPr>
        <w:rFonts w:ascii="Arial" w:hAnsi="Arial" w:cs="Arial"/>
        <w:sz w:val="18"/>
        <w:szCs w:val="18"/>
      </w:rPr>
    </w:pPr>
    <w:r w:rsidRPr="00C62474">
      <w:rPr>
        <w:rStyle w:val="PageNumber"/>
        <w:rFonts w:ascii="Arial" w:hAnsi="Arial" w:cs="Arial"/>
        <w:sz w:val="18"/>
        <w:szCs w:val="18"/>
      </w:rPr>
      <w:fldChar w:fldCharType="begin"/>
    </w:r>
    <w:r w:rsidRPr="00C62474">
      <w:rPr>
        <w:rStyle w:val="PageNumber"/>
        <w:rFonts w:ascii="Arial" w:hAnsi="Arial" w:cs="Arial"/>
        <w:sz w:val="18"/>
        <w:szCs w:val="18"/>
      </w:rPr>
      <w:instrText xml:space="preserve"> PAGE </w:instrText>
    </w:r>
    <w:r w:rsidRPr="00C62474">
      <w:rPr>
        <w:rStyle w:val="PageNumber"/>
        <w:rFonts w:ascii="Arial" w:hAnsi="Arial" w:cs="Arial"/>
        <w:sz w:val="18"/>
        <w:szCs w:val="18"/>
      </w:rPr>
      <w:fldChar w:fldCharType="separate"/>
    </w:r>
    <w:r w:rsidR="00813111">
      <w:rPr>
        <w:rStyle w:val="PageNumber"/>
        <w:rFonts w:ascii="Arial" w:hAnsi="Arial" w:cs="Arial"/>
        <w:noProof/>
        <w:sz w:val="18"/>
        <w:szCs w:val="18"/>
      </w:rPr>
      <w:t>3</w:t>
    </w:r>
    <w:r w:rsidRPr="00C62474">
      <w:rPr>
        <w:rStyle w:val="PageNumber"/>
        <w:rFonts w:ascii="Arial" w:hAnsi="Arial" w:cs="Arial"/>
        <w:sz w:val="18"/>
        <w:szCs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72F1CF" w14:textId="0741C90E" w:rsidR="00160F3D" w:rsidRPr="00160F3D" w:rsidRDefault="00160F3D" w:rsidP="00160F3D">
    <w:pPr>
      <w:pStyle w:val="Footer"/>
      <w:tabs>
        <w:tab w:val="left" w:pos="5040"/>
        <w:tab w:val="right" w:pos="9915"/>
      </w:tabs>
      <w:rPr>
        <w:rFonts w:ascii="Arial" w:eastAsia="Calibri" w:hAnsi="Arial" w:cs="Arial"/>
        <w:sz w:val="16"/>
      </w:rPr>
    </w:pPr>
    <w:r w:rsidRPr="00160F3D">
      <w:rPr>
        <w:rFonts w:ascii="Arial" w:eastAsia="Calibri" w:hAnsi="Arial" w:cs="Arial"/>
        <w:sz w:val="16"/>
      </w:rPr>
      <w:t>https://doi.org/10.30595/</w:t>
    </w:r>
    <w:r w:rsidR="00173A66">
      <w:rPr>
        <w:rFonts w:ascii="Arial" w:eastAsia="Calibri" w:hAnsi="Arial" w:cs="Arial"/>
        <w:sz w:val="16"/>
      </w:rPr>
      <w:t>xx</w:t>
    </w:r>
    <w:r w:rsidRPr="00160F3D">
      <w:rPr>
        <w:rFonts w:ascii="Arial" w:eastAsia="Calibri" w:hAnsi="Arial" w:cs="Arial"/>
        <w:sz w:val="16"/>
      </w:rPr>
      <w:tab/>
    </w:r>
    <w:r w:rsidRPr="00160F3D">
      <w:rPr>
        <w:rFonts w:ascii="Arial" w:eastAsia="Calibri" w:hAnsi="Arial" w:cs="Arial"/>
        <w:sz w:val="16"/>
      </w:rPr>
      <w:tab/>
    </w:r>
  </w:p>
  <w:p w14:paraId="31B33FD5" w14:textId="455A73DB" w:rsidR="00160F3D" w:rsidRPr="00160F3D" w:rsidRDefault="00160F3D" w:rsidP="00160F3D">
    <w:pPr>
      <w:widowControl/>
      <w:tabs>
        <w:tab w:val="center" w:pos="4680"/>
        <w:tab w:val="left" w:pos="5040"/>
        <w:tab w:val="right" w:pos="9915"/>
      </w:tabs>
      <w:spacing w:line="276" w:lineRule="auto"/>
      <w:rPr>
        <w:rFonts w:ascii="Arial" w:eastAsia="Calibri" w:hAnsi="Arial" w:cs="Arial"/>
        <w:sz w:val="16"/>
      </w:rPr>
    </w:pPr>
    <w:r w:rsidRPr="00160F3D">
      <w:rPr>
        <w:rFonts w:ascii="Arial" w:eastAsia="Calibri" w:hAnsi="Arial" w:cs="Arial"/>
        <w:sz w:val="16"/>
      </w:rPr>
      <w:t>©(</w:t>
    </w:r>
    <w:r w:rsidR="00173A66">
      <w:rPr>
        <w:rFonts w:ascii="Arial" w:eastAsia="Calibri" w:hAnsi="Arial" w:cs="Arial"/>
        <w:sz w:val="16"/>
      </w:rPr>
      <w:t>years</w:t>
    </w:r>
    <w:r w:rsidRPr="00160F3D">
      <w:rPr>
        <w:rFonts w:ascii="Arial" w:eastAsia="Calibri" w:hAnsi="Arial" w:cs="Arial"/>
        <w:sz w:val="16"/>
      </w:rPr>
      <w:t xml:space="preserve">) by the Medisains Journal. Readers may use this article as long as the work is properly cited, the use is educational and not for profit, and the work is not altered. More information is available at </w:t>
    </w:r>
    <w:r w:rsidRPr="00160F3D">
      <w:rPr>
        <w:rFonts w:ascii="Arial" w:eastAsia="Calibri" w:hAnsi="Arial" w:cs="Arial"/>
        <w:color w:val="0563C1"/>
        <w:sz w:val="16"/>
        <w:u w:val="single"/>
      </w:rPr>
      <w:t>Attribution-</w:t>
    </w:r>
    <w:proofErr w:type="spellStart"/>
    <w:r w:rsidRPr="00160F3D">
      <w:rPr>
        <w:rFonts w:ascii="Arial" w:eastAsia="Calibri" w:hAnsi="Arial" w:cs="Arial"/>
        <w:color w:val="0563C1"/>
        <w:sz w:val="16"/>
        <w:u w:val="single"/>
      </w:rPr>
      <w:t>NonCommercial</w:t>
    </w:r>
    <w:proofErr w:type="spellEnd"/>
    <w:r w:rsidRPr="00160F3D">
      <w:rPr>
        <w:rFonts w:ascii="Arial" w:eastAsia="Calibri" w:hAnsi="Arial" w:cs="Arial"/>
        <w:color w:val="0563C1"/>
        <w:sz w:val="16"/>
        <w:u w:val="single"/>
      </w:rPr>
      <w:t xml:space="preserve"> 4.0 International.</w:t>
    </w:r>
  </w:p>
  <w:p w14:paraId="44A4999C" w14:textId="77777777" w:rsidR="001B4963" w:rsidRPr="00EE20D8" w:rsidRDefault="001B4963" w:rsidP="00F155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196AD2" w14:textId="77777777" w:rsidR="00C8015D" w:rsidRDefault="00C8015D" w:rsidP="00F155A9">
      <w:r>
        <w:separator/>
      </w:r>
    </w:p>
    <w:p w14:paraId="3D23E477" w14:textId="77777777" w:rsidR="00C8015D" w:rsidRDefault="00C8015D" w:rsidP="00F155A9"/>
    <w:p w14:paraId="25007715" w14:textId="77777777" w:rsidR="00C8015D" w:rsidRDefault="00C8015D"/>
    <w:p w14:paraId="1DE52FE8" w14:textId="77777777" w:rsidR="00C8015D" w:rsidRDefault="00C8015D" w:rsidP="00F46215"/>
    <w:p w14:paraId="7C6B917F" w14:textId="77777777" w:rsidR="00C8015D" w:rsidRDefault="00C8015D"/>
    <w:p w14:paraId="45B9BA82" w14:textId="77777777" w:rsidR="00C8015D" w:rsidRDefault="00C8015D"/>
    <w:p w14:paraId="0134F35C" w14:textId="77777777" w:rsidR="00C8015D" w:rsidRDefault="00C8015D" w:rsidP="001B0CC3"/>
    <w:p w14:paraId="6768B3A3" w14:textId="77777777" w:rsidR="00C8015D" w:rsidRDefault="00C8015D" w:rsidP="001B0CC3"/>
    <w:p w14:paraId="36C05C4B" w14:textId="77777777" w:rsidR="00C8015D" w:rsidRDefault="00C8015D" w:rsidP="008A0960"/>
    <w:p w14:paraId="0CA173A7" w14:textId="77777777" w:rsidR="00C8015D" w:rsidRDefault="00C8015D"/>
    <w:p w14:paraId="28DE8F4F" w14:textId="77777777" w:rsidR="00C8015D" w:rsidRDefault="00C8015D" w:rsidP="00C81F57"/>
    <w:p w14:paraId="7D2C81AB" w14:textId="77777777" w:rsidR="00C8015D" w:rsidRDefault="00C8015D"/>
    <w:p w14:paraId="2F777143" w14:textId="77777777" w:rsidR="00C8015D" w:rsidRDefault="00C8015D" w:rsidP="00BF73AC"/>
    <w:p w14:paraId="1440DFCC" w14:textId="77777777" w:rsidR="00C8015D" w:rsidRDefault="00C8015D"/>
    <w:p w14:paraId="17D66164" w14:textId="77777777" w:rsidR="00C8015D" w:rsidRDefault="00C8015D" w:rsidP="007A3AC8"/>
    <w:p w14:paraId="1662E95C" w14:textId="77777777" w:rsidR="00C8015D" w:rsidRDefault="00C8015D"/>
    <w:p w14:paraId="6B9F3274" w14:textId="77777777" w:rsidR="00C8015D" w:rsidRDefault="00C8015D" w:rsidP="00843E99"/>
    <w:p w14:paraId="555F89A5" w14:textId="77777777" w:rsidR="00C8015D" w:rsidRDefault="00C8015D" w:rsidP="00EA1885"/>
    <w:p w14:paraId="4D30625F" w14:textId="77777777" w:rsidR="00C8015D" w:rsidRDefault="00C8015D"/>
    <w:p w14:paraId="543AB1C6" w14:textId="77777777" w:rsidR="00C8015D" w:rsidRDefault="00C8015D"/>
    <w:p w14:paraId="6AC2DBE8" w14:textId="77777777" w:rsidR="00C8015D" w:rsidRDefault="00C8015D" w:rsidP="00190338"/>
    <w:p w14:paraId="507B5176" w14:textId="77777777" w:rsidR="00C8015D" w:rsidRDefault="00C8015D"/>
    <w:p w14:paraId="25F0F136" w14:textId="77777777" w:rsidR="00C8015D" w:rsidRDefault="00C8015D" w:rsidP="00EA0FA6"/>
    <w:p w14:paraId="27627A30" w14:textId="77777777" w:rsidR="00C8015D" w:rsidRDefault="00C8015D"/>
    <w:p w14:paraId="07F6478D" w14:textId="77777777" w:rsidR="00C8015D" w:rsidRDefault="00C8015D" w:rsidP="00231C63"/>
    <w:p w14:paraId="0E23A3F9" w14:textId="77777777" w:rsidR="00C8015D" w:rsidRDefault="00C8015D" w:rsidP="00B81FE6"/>
    <w:p w14:paraId="08564055" w14:textId="77777777" w:rsidR="00C8015D" w:rsidRDefault="00C8015D" w:rsidP="0009423A"/>
    <w:p w14:paraId="6FEEAB2F" w14:textId="77777777" w:rsidR="00C8015D" w:rsidRDefault="00C8015D"/>
  </w:footnote>
  <w:footnote w:type="continuationSeparator" w:id="0">
    <w:p w14:paraId="125AA8F2" w14:textId="77777777" w:rsidR="00C8015D" w:rsidRDefault="00C8015D" w:rsidP="00F155A9">
      <w:r>
        <w:continuationSeparator/>
      </w:r>
    </w:p>
    <w:p w14:paraId="3B100742" w14:textId="77777777" w:rsidR="00C8015D" w:rsidRDefault="00C8015D" w:rsidP="00F155A9"/>
    <w:p w14:paraId="70F3436B" w14:textId="77777777" w:rsidR="00C8015D" w:rsidRDefault="00C8015D"/>
    <w:p w14:paraId="3F6E54E9" w14:textId="77777777" w:rsidR="00C8015D" w:rsidRDefault="00C8015D" w:rsidP="00F46215"/>
    <w:p w14:paraId="06BC3DFF" w14:textId="77777777" w:rsidR="00C8015D" w:rsidRDefault="00C8015D"/>
    <w:p w14:paraId="7EA320D2" w14:textId="77777777" w:rsidR="00C8015D" w:rsidRDefault="00C8015D"/>
    <w:p w14:paraId="532F198A" w14:textId="77777777" w:rsidR="00C8015D" w:rsidRDefault="00C8015D" w:rsidP="001B0CC3"/>
    <w:p w14:paraId="50F3A9B5" w14:textId="77777777" w:rsidR="00C8015D" w:rsidRDefault="00C8015D" w:rsidP="001B0CC3"/>
    <w:p w14:paraId="2EC27825" w14:textId="77777777" w:rsidR="00C8015D" w:rsidRDefault="00C8015D" w:rsidP="008A0960"/>
    <w:p w14:paraId="7587F2CA" w14:textId="77777777" w:rsidR="00C8015D" w:rsidRDefault="00C8015D"/>
    <w:p w14:paraId="7B7A16EE" w14:textId="77777777" w:rsidR="00C8015D" w:rsidRDefault="00C8015D" w:rsidP="00C81F57"/>
    <w:p w14:paraId="15CEA9DD" w14:textId="77777777" w:rsidR="00C8015D" w:rsidRDefault="00C8015D"/>
    <w:p w14:paraId="34575170" w14:textId="77777777" w:rsidR="00C8015D" w:rsidRDefault="00C8015D" w:rsidP="00BF73AC"/>
    <w:p w14:paraId="14DBFA7A" w14:textId="77777777" w:rsidR="00C8015D" w:rsidRDefault="00C8015D"/>
    <w:p w14:paraId="5624C40E" w14:textId="77777777" w:rsidR="00C8015D" w:rsidRDefault="00C8015D" w:rsidP="007A3AC8"/>
    <w:p w14:paraId="5B822D98" w14:textId="77777777" w:rsidR="00C8015D" w:rsidRDefault="00C8015D"/>
    <w:p w14:paraId="2C1BF843" w14:textId="77777777" w:rsidR="00C8015D" w:rsidRDefault="00C8015D" w:rsidP="00843E99"/>
    <w:p w14:paraId="480FE63A" w14:textId="77777777" w:rsidR="00C8015D" w:rsidRDefault="00C8015D" w:rsidP="00EA1885"/>
    <w:p w14:paraId="25000847" w14:textId="77777777" w:rsidR="00C8015D" w:rsidRDefault="00C8015D"/>
    <w:p w14:paraId="0D4A5108" w14:textId="77777777" w:rsidR="00C8015D" w:rsidRDefault="00C8015D"/>
    <w:p w14:paraId="77134D16" w14:textId="77777777" w:rsidR="00C8015D" w:rsidRDefault="00C8015D" w:rsidP="00190338"/>
    <w:p w14:paraId="3A813323" w14:textId="77777777" w:rsidR="00C8015D" w:rsidRDefault="00C8015D"/>
    <w:p w14:paraId="0993A028" w14:textId="77777777" w:rsidR="00C8015D" w:rsidRDefault="00C8015D" w:rsidP="00EA0FA6"/>
    <w:p w14:paraId="7F73DB38" w14:textId="77777777" w:rsidR="00C8015D" w:rsidRDefault="00C8015D"/>
    <w:p w14:paraId="1AADF87E" w14:textId="77777777" w:rsidR="00C8015D" w:rsidRDefault="00C8015D" w:rsidP="00231C63"/>
    <w:p w14:paraId="1F22CB13" w14:textId="77777777" w:rsidR="00C8015D" w:rsidRDefault="00C8015D" w:rsidP="00B81FE6"/>
    <w:p w14:paraId="14D54E74" w14:textId="77777777" w:rsidR="00C8015D" w:rsidRDefault="00C8015D" w:rsidP="0009423A"/>
    <w:p w14:paraId="562F749B" w14:textId="77777777" w:rsidR="00C8015D" w:rsidRDefault="00C8015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7655F3" w14:textId="77777777" w:rsidR="002C4639" w:rsidRPr="002C4639" w:rsidRDefault="002C4639" w:rsidP="002C4639">
    <w:pPr>
      <w:widowControl/>
      <w:tabs>
        <w:tab w:val="center" w:pos="4680"/>
        <w:tab w:val="right" w:pos="9360"/>
      </w:tabs>
      <w:spacing w:line="276" w:lineRule="auto"/>
      <w:jc w:val="center"/>
      <w:rPr>
        <w:rFonts w:ascii="Arial" w:eastAsia="Calibri" w:hAnsi="Arial" w:cs="Arial"/>
        <w:sz w:val="14"/>
        <w:szCs w:val="14"/>
      </w:rPr>
    </w:pPr>
    <w:r w:rsidRPr="002C4639">
      <w:rPr>
        <w:rFonts w:ascii="Arial" w:eastAsia="Calibri" w:hAnsi="Arial" w:cs="Arial"/>
        <w:smallCaps/>
        <w:color w:val="808080"/>
        <w:sz w:val="14"/>
        <w:szCs w:val="14"/>
      </w:rPr>
      <w:t xml:space="preserve">First Author / </w:t>
    </w:r>
    <w:proofErr w:type="spellStart"/>
    <w:r w:rsidRPr="002C4639">
      <w:rPr>
        <w:rFonts w:ascii="Arial" w:eastAsia="Calibri" w:hAnsi="Arial" w:cs="Arial"/>
        <w:smallCaps/>
        <w:color w:val="808080"/>
        <w:sz w:val="14"/>
        <w:szCs w:val="14"/>
      </w:rPr>
      <w:t>medisains</w:t>
    </w:r>
    <w:proofErr w:type="spellEnd"/>
    <w:r w:rsidRPr="002C4639">
      <w:rPr>
        <w:rFonts w:ascii="Arial" w:eastAsia="Calibri" w:hAnsi="Arial" w:cs="Arial"/>
        <w:smallCaps/>
        <w:color w:val="808080"/>
        <w:sz w:val="14"/>
        <w:szCs w:val="14"/>
      </w:rPr>
      <w:t xml:space="preserve"> - Vol. xx No. xx (2019) xxx-xxx</w:t>
    </w:r>
  </w:p>
  <w:p w14:paraId="39CC31B4" w14:textId="77777777" w:rsidR="001B4963" w:rsidRPr="002C4639" w:rsidRDefault="001B4963" w:rsidP="002C463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1C5510" w14:textId="13B10D0A" w:rsidR="001B4963" w:rsidRPr="00620572" w:rsidRDefault="00173A66" w:rsidP="00620572">
    <w:pPr>
      <w:widowControl/>
      <w:tabs>
        <w:tab w:val="center" w:pos="4680"/>
        <w:tab w:val="right" w:pos="9360"/>
      </w:tabs>
      <w:spacing w:line="276" w:lineRule="auto"/>
      <w:jc w:val="center"/>
      <w:rPr>
        <w:rFonts w:ascii="Arial" w:eastAsia="Calibri" w:hAnsi="Arial" w:cs="Arial"/>
        <w:sz w:val="14"/>
        <w:szCs w:val="14"/>
      </w:rPr>
    </w:pPr>
    <w:r>
      <w:rPr>
        <w:rFonts w:ascii="Arial" w:eastAsia="Calibri" w:hAnsi="Arial" w:cs="Arial"/>
        <w:smallCaps/>
        <w:color w:val="808080"/>
        <w:sz w:val="14"/>
        <w:szCs w:val="14"/>
      </w:rPr>
      <w:t>Firs Author</w:t>
    </w:r>
    <w:r w:rsidR="00C70693" w:rsidRPr="00620572">
      <w:rPr>
        <w:rFonts w:ascii="Arial" w:eastAsia="Calibri" w:hAnsi="Arial" w:cs="Arial"/>
        <w:smallCaps/>
        <w:color w:val="808080"/>
        <w:sz w:val="14"/>
        <w:szCs w:val="14"/>
      </w:rPr>
      <w:t xml:space="preserve"> </w:t>
    </w:r>
    <w:r w:rsidR="00620572" w:rsidRPr="00620572">
      <w:rPr>
        <w:rFonts w:ascii="Arial" w:eastAsia="Calibri" w:hAnsi="Arial" w:cs="Arial"/>
        <w:smallCaps/>
        <w:color w:val="808080"/>
        <w:sz w:val="14"/>
        <w:szCs w:val="14"/>
      </w:rPr>
      <w:t xml:space="preserve">/ </w:t>
    </w:r>
    <w:proofErr w:type="spellStart"/>
    <w:r w:rsidR="00620572" w:rsidRPr="00620572">
      <w:rPr>
        <w:rFonts w:ascii="Arial" w:eastAsia="Calibri" w:hAnsi="Arial" w:cs="Arial"/>
        <w:smallCaps/>
        <w:color w:val="808080"/>
        <w:sz w:val="14"/>
        <w:szCs w:val="14"/>
      </w:rPr>
      <w:t>medisains</w:t>
    </w:r>
    <w:proofErr w:type="spellEnd"/>
    <w:r w:rsidR="00620572" w:rsidRPr="00620572">
      <w:rPr>
        <w:rFonts w:ascii="Arial" w:eastAsia="Calibri" w:hAnsi="Arial" w:cs="Arial"/>
        <w:smallCaps/>
        <w:color w:val="808080"/>
        <w:sz w:val="14"/>
        <w:szCs w:val="14"/>
      </w:rPr>
      <w:t xml:space="preserve"> - </w:t>
    </w:r>
    <w:r w:rsidR="00F47602">
      <w:rPr>
        <w:rFonts w:ascii="Arial" w:eastAsia="Calibri" w:hAnsi="Arial" w:cs="Arial"/>
        <w:smallCaps/>
        <w:color w:val="808080"/>
        <w:sz w:val="14"/>
        <w:szCs w:val="14"/>
      </w:rPr>
      <w:t>v</w:t>
    </w:r>
    <w:r w:rsidR="00FF5EBE">
      <w:rPr>
        <w:rFonts w:ascii="Arial" w:eastAsia="Calibri" w:hAnsi="Arial" w:cs="Arial"/>
        <w:smallCaps/>
        <w:color w:val="808080"/>
        <w:sz w:val="14"/>
        <w:szCs w:val="14"/>
      </w:rPr>
      <w:t xml:space="preserve">ol. </w:t>
    </w:r>
    <w:r>
      <w:rPr>
        <w:rFonts w:ascii="Arial" w:eastAsia="Calibri" w:hAnsi="Arial" w:cs="Arial"/>
        <w:smallCaps/>
        <w:color w:val="808080"/>
        <w:sz w:val="14"/>
        <w:szCs w:val="14"/>
      </w:rPr>
      <w:t>xx</w:t>
    </w:r>
    <w:r w:rsidR="00620572" w:rsidRPr="00620572">
      <w:rPr>
        <w:rFonts w:ascii="Arial" w:eastAsia="Calibri" w:hAnsi="Arial" w:cs="Arial"/>
        <w:smallCaps/>
        <w:color w:val="808080"/>
        <w:sz w:val="14"/>
        <w:szCs w:val="14"/>
      </w:rPr>
      <w:t xml:space="preserve"> </w:t>
    </w:r>
    <w:r w:rsidR="00F47602">
      <w:rPr>
        <w:rFonts w:ascii="Arial" w:eastAsia="Calibri" w:hAnsi="Arial" w:cs="Arial"/>
        <w:smallCaps/>
        <w:color w:val="808080"/>
        <w:sz w:val="14"/>
        <w:szCs w:val="14"/>
      </w:rPr>
      <w:t>n</w:t>
    </w:r>
    <w:r w:rsidR="00B457C2">
      <w:rPr>
        <w:rFonts w:ascii="Arial" w:eastAsia="Calibri" w:hAnsi="Arial" w:cs="Arial"/>
        <w:smallCaps/>
        <w:color w:val="808080"/>
        <w:sz w:val="14"/>
        <w:szCs w:val="14"/>
      </w:rPr>
      <w:t xml:space="preserve">o. </w:t>
    </w:r>
    <w:r>
      <w:rPr>
        <w:rFonts w:ascii="Arial" w:eastAsia="Calibri" w:hAnsi="Arial" w:cs="Arial"/>
        <w:smallCaps/>
        <w:color w:val="808080"/>
        <w:sz w:val="14"/>
        <w:szCs w:val="14"/>
      </w:rPr>
      <w:t>xx</w:t>
    </w:r>
    <w:r w:rsidR="002E2548">
      <w:rPr>
        <w:rFonts w:ascii="Arial" w:eastAsia="Calibri" w:hAnsi="Arial" w:cs="Arial"/>
        <w:smallCaps/>
        <w:color w:val="808080"/>
        <w:sz w:val="14"/>
        <w:szCs w:val="14"/>
      </w:rPr>
      <w:t xml:space="preserve"> (</w:t>
    </w:r>
    <w:proofErr w:type="spellStart"/>
    <w:r>
      <w:rPr>
        <w:rFonts w:ascii="Arial" w:eastAsia="Calibri" w:hAnsi="Arial" w:cs="Arial"/>
        <w:smallCaps/>
        <w:color w:val="808080"/>
        <w:sz w:val="14"/>
        <w:szCs w:val="14"/>
      </w:rPr>
      <w:t>xxxx</w:t>
    </w:r>
    <w:proofErr w:type="spellEnd"/>
    <w:r w:rsidR="00B60B8D">
      <w:rPr>
        <w:rFonts w:ascii="Arial" w:eastAsia="Calibri" w:hAnsi="Arial" w:cs="Arial"/>
        <w:smallCaps/>
        <w:color w:val="808080"/>
        <w:sz w:val="14"/>
        <w:szCs w:val="14"/>
      </w:rPr>
      <w:t xml:space="preserve">) </w:t>
    </w:r>
    <w:r>
      <w:rPr>
        <w:rFonts w:ascii="Arial" w:eastAsia="Calibri" w:hAnsi="Arial" w:cs="Arial"/>
        <w:smallCaps/>
        <w:color w:val="808080"/>
        <w:sz w:val="14"/>
        <w:szCs w:val="14"/>
      </w:rPr>
      <w:t>xx</w:t>
    </w:r>
    <w:r w:rsidR="00B60B8D">
      <w:rPr>
        <w:rFonts w:ascii="Arial" w:eastAsia="Calibri" w:hAnsi="Arial" w:cs="Arial"/>
        <w:smallCaps/>
        <w:color w:val="808080"/>
        <w:sz w:val="14"/>
        <w:szCs w:val="14"/>
      </w:rPr>
      <w:t>-</w:t>
    </w:r>
    <w:r>
      <w:rPr>
        <w:rFonts w:ascii="Arial" w:eastAsia="Calibri" w:hAnsi="Arial" w:cs="Arial"/>
        <w:smallCaps/>
        <w:color w:val="808080"/>
        <w:sz w:val="14"/>
        <w:szCs w:val="14"/>
      </w:rPr>
      <w:t>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2"/>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6"/>
    </w:tblGrid>
    <w:tr w:rsidR="00CD6BB4" w:rsidRPr="00987BA0" w14:paraId="41DE7432" w14:textId="77777777" w:rsidTr="00384E7D">
      <w:trPr>
        <w:trHeight w:val="249"/>
      </w:trPr>
      <w:tc>
        <w:tcPr>
          <w:tcW w:w="9498" w:type="dxa"/>
          <w:tcBorders>
            <w:bottom w:val="single" w:sz="4" w:space="0" w:color="auto"/>
          </w:tcBorders>
        </w:tcPr>
        <w:p w14:paraId="0D243A55" w14:textId="7B251051" w:rsidR="00CD6BB4" w:rsidRPr="00987BA0" w:rsidRDefault="00CD6BB4" w:rsidP="00362FB0">
          <w:pPr>
            <w:widowControl/>
            <w:tabs>
              <w:tab w:val="center" w:pos="4680"/>
              <w:tab w:val="right" w:pos="9360"/>
            </w:tabs>
            <w:spacing w:line="276" w:lineRule="auto"/>
            <w:jc w:val="center"/>
            <w:rPr>
              <w:rFonts w:ascii="Arial" w:hAnsi="Arial" w:cs="Arial"/>
              <w:smallCaps/>
              <w:color w:val="808080"/>
              <w:sz w:val="14"/>
              <w:szCs w:val="14"/>
            </w:rPr>
          </w:pPr>
          <w:proofErr w:type="spellStart"/>
          <w:r w:rsidRPr="00987BA0">
            <w:rPr>
              <w:rFonts w:ascii="Arial" w:hAnsi="Arial" w:cs="Arial"/>
              <w:smallCaps/>
              <w:color w:val="808080"/>
              <w:sz w:val="14"/>
              <w:szCs w:val="14"/>
            </w:rPr>
            <w:t>medisains</w:t>
          </w:r>
          <w:proofErr w:type="spellEnd"/>
          <w:r w:rsidRPr="00987BA0">
            <w:rPr>
              <w:rFonts w:ascii="Arial" w:hAnsi="Arial" w:cs="Arial"/>
              <w:smallCaps/>
              <w:color w:val="808080"/>
              <w:sz w:val="14"/>
              <w:szCs w:val="14"/>
            </w:rPr>
            <w:t xml:space="preserve"> - </w:t>
          </w:r>
          <w:r w:rsidR="005C742E">
            <w:rPr>
              <w:rFonts w:ascii="Arial" w:hAnsi="Arial" w:cs="Arial"/>
              <w:smallCaps/>
              <w:color w:val="808080"/>
              <w:sz w:val="14"/>
              <w:szCs w:val="14"/>
            </w:rPr>
            <w:t>v</w:t>
          </w:r>
          <w:r w:rsidR="00FF5EBE">
            <w:rPr>
              <w:rFonts w:ascii="Arial" w:hAnsi="Arial" w:cs="Arial"/>
              <w:smallCaps/>
              <w:color w:val="808080"/>
              <w:sz w:val="14"/>
              <w:szCs w:val="14"/>
            </w:rPr>
            <w:t xml:space="preserve">ol. </w:t>
          </w:r>
          <w:r w:rsidR="00362FB0">
            <w:rPr>
              <w:rFonts w:ascii="Arial" w:hAnsi="Arial" w:cs="Arial"/>
              <w:smallCaps/>
              <w:color w:val="808080"/>
              <w:sz w:val="14"/>
              <w:szCs w:val="14"/>
            </w:rPr>
            <w:t>xx</w:t>
          </w:r>
          <w:r w:rsidRPr="00987BA0">
            <w:rPr>
              <w:rFonts w:ascii="Arial" w:hAnsi="Arial" w:cs="Arial"/>
              <w:smallCaps/>
              <w:color w:val="808080"/>
              <w:sz w:val="14"/>
              <w:szCs w:val="14"/>
            </w:rPr>
            <w:t xml:space="preserve"> </w:t>
          </w:r>
          <w:r w:rsidR="005C742E">
            <w:rPr>
              <w:rFonts w:ascii="Arial" w:hAnsi="Arial" w:cs="Arial"/>
              <w:smallCaps/>
              <w:color w:val="808080"/>
              <w:sz w:val="14"/>
              <w:szCs w:val="14"/>
            </w:rPr>
            <w:t>n</w:t>
          </w:r>
          <w:r w:rsidR="00B457C2">
            <w:rPr>
              <w:rFonts w:ascii="Arial" w:hAnsi="Arial" w:cs="Arial"/>
              <w:smallCaps/>
              <w:color w:val="808080"/>
              <w:sz w:val="14"/>
              <w:szCs w:val="14"/>
            </w:rPr>
            <w:t xml:space="preserve">o. </w:t>
          </w:r>
          <w:r w:rsidR="00362FB0">
            <w:rPr>
              <w:rFonts w:ascii="Arial" w:hAnsi="Arial" w:cs="Arial"/>
              <w:smallCaps/>
              <w:color w:val="808080"/>
              <w:sz w:val="14"/>
              <w:szCs w:val="14"/>
            </w:rPr>
            <w:t>xx</w:t>
          </w:r>
          <w:r w:rsidR="00B60B8D">
            <w:rPr>
              <w:rFonts w:ascii="Arial" w:hAnsi="Arial" w:cs="Arial"/>
              <w:smallCaps/>
              <w:color w:val="808080"/>
              <w:sz w:val="14"/>
              <w:szCs w:val="14"/>
            </w:rPr>
            <w:t xml:space="preserve"> (</w:t>
          </w:r>
          <w:r w:rsidR="00362FB0">
            <w:rPr>
              <w:rFonts w:ascii="Arial" w:hAnsi="Arial" w:cs="Arial"/>
              <w:smallCaps/>
              <w:color w:val="808080"/>
              <w:sz w:val="14"/>
              <w:szCs w:val="14"/>
            </w:rPr>
            <w:t>xxx</w:t>
          </w:r>
          <w:r w:rsidR="00B60B8D">
            <w:rPr>
              <w:rFonts w:ascii="Arial" w:hAnsi="Arial" w:cs="Arial"/>
              <w:smallCaps/>
              <w:color w:val="808080"/>
              <w:sz w:val="14"/>
              <w:szCs w:val="14"/>
            </w:rPr>
            <w:t xml:space="preserve">) </w:t>
          </w:r>
          <w:r w:rsidR="00362FB0">
            <w:rPr>
              <w:rFonts w:ascii="Arial" w:hAnsi="Arial" w:cs="Arial"/>
              <w:smallCaps/>
              <w:color w:val="808080"/>
              <w:sz w:val="14"/>
              <w:szCs w:val="14"/>
            </w:rPr>
            <w:t>xx</w:t>
          </w:r>
          <w:r w:rsidR="00B457C2">
            <w:rPr>
              <w:rFonts w:ascii="Arial" w:hAnsi="Arial" w:cs="Arial"/>
              <w:smallCaps/>
              <w:color w:val="808080"/>
              <w:sz w:val="14"/>
              <w:szCs w:val="14"/>
            </w:rPr>
            <w:t>-</w:t>
          </w:r>
          <w:r w:rsidR="00362FB0">
            <w:rPr>
              <w:rFonts w:ascii="Arial" w:hAnsi="Arial" w:cs="Arial"/>
              <w:smallCaps/>
              <w:color w:val="808080"/>
              <w:sz w:val="14"/>
              <w:szCs w:val="14"/>
            </w:rPr>
            <w:t>xx</w:t>
          </w:r>
        </w:p>
      </w:tc>
    </w:tr>
    <w:tr w:rsidR="00CD6BB4" w:rsidRPr="00987BA0" w14:paraId="72AEE7FC" w14:textId="77777777" w:rsidTr="00384E7D">
      <w:trPr>
        <w:trHeight w:val="87"/>
      </w:trPr>
      <w:tc>
        <w:tcPr>
          <w:tcW w:w="9498" w:type="dxa"/>
          <w:tcBorders>
            <w:bottom w:val="single" w:sz="24" w:space="0" w:color="auto"/>
          </w:tcBorders>
        </w:tcPr>
        <w:p w14:paraId="0E1C672D" w14:textId="77777777" w:rsidR="00CD6BB4" w:rsidRPr="00987BA0" w:rsidRDefault="00CC66A4" w:rsidP="00CD6BB4">
          <w:pPr>
            <w:widowControl/>
            <w:tabs>
              <w:tab w:val="center" w:pos="4680"/>
              <w:tab w:val="right" w:pos="9360"/>
            </w:tabs>
            <w:spacing w:line="276" w:lineRule="auto"/>
            <w:ind w:left="-110"/>
            <w:rPr>
              <w:sz w:val="6"/>
            </w:rPr>
          </w:pPr>
          <w:r w:rsidRPr="00B1413A">
            <w:rPr>
              <w:noProof/>
              <w:sz w:val="6"/>
            </w:rPr>
            <w:drawing>
              <wp:inline distT="0" distB="0" distL="0" distR="0" wp14:anchorId="5523F91D" wp14:editId="6018C1D2">
                <wp:extent cx="6064250" cy="850900"/>
                <wp:effectExtent l="0" t="0" r="0" b="6350"/>
                <wp:docPr id="1140993566" name="Picture 1140993566" descr="D:\UMP\MEDISAIN\template\logo jurnal header 1 BIR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MP\MEDISAIN\template\logo jurnal header 1 BIRU.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064250" cy="850900"/>
                        </a:xfrm>
                        <a:prstGeom prst="rect">
                          <a:avLst/>
                        </a:prstGeom>
                        <a:noFill/>
                        <a:ln>
                          <a:noFill/>
                        </a:ln>
                      </pic:spPr>
                    </pic:pic>
                  </a:graphicData>
                </a:graphic>
              </wp:inline>
            </w:drawing>
          </w:r>
        </w:p>
      </w:tc>
    </w:tr>
  </w:tbl>
  <w:p w14:paraId="3B06A90E" w14:textId="77777777" w:rsidR="001B4963" w:rsidRDefault="001B4963" w:rsidP="00F155A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2" type="#_x0000_t75" style="width:9pt;height:9pt" o:bullet="t">
        <v:imagedata r:id="rId1" o:title="BD14830_"/>
      </v:shape>
    </w:pict>
  </w:numPicBullet>
  <w:abstractNum w:abstractNumId="0" w15:restartNumberingAfterBreak="0">
    <w:nsid w:val="00000001"/>
    <w:multiLevelType w:val="singleLevel"/>
    <w:tmpl w:val="00000001"/>
    <w:name w:val="WW8Num1"/>
    <w:lvl w:ilvl="0">
      <w:start w:val="1"/>
      <w:numFmt w:val="decimal"/>
      <w:lvlText w:val="%1."/>
      <w:lvlJc w:val="left"/>
      <w:pPr>
        <w:tabs>
          <w:tab w:val="num" w:pos="720"/>
        </w:tabs>
        <w:ind w:left="720" w:hanging="360"/>
      </w:pPr>
    </w:lvl>
  </w:abstractNum>
  <w:abstractNum w:abstractNumId="1" w15:restartNumberingAfterBreak="0">
    <w:nsid w:val="00000002"/>
    <w:multiLevelType w:val="singleLevel"/>
    <w:tmpl w:val="00000002"/>
    <w:name w:val="WW8Num3"/>
    <w:lvl w:ilvl="0">
      <w:start w:val="1"/>
      <w:numFmt w:val="upperLetter"/>
      <w:lvlText w:val="%1."/>
      <w:lvlJc w:val="left"/>
      <w:pPr>
        <w:tabs>
          <w:tab w:val="num" w:pos="720"/>
        </w:tabs>
        <w:ind w:left="720" w:hanging="360"/>
      </w:pPr>
    </w:lvl>
  </w:abstractNum>
  <w:abstractNum w:abstractNumId="2" w15:restartNumberingAfterBreak="0">
    <w:nsid w:val="00BF4A0D"/>
    <w:multiLevelType w:val="hybridMultilevel"/>
    <w:tmpl w:val="6A026CCE"/>
    <w:lvl w:ilvl="0" w:tplc="842610C6">
      <w:start w:val="1"/>
      <w:numFmt w:val="decimal"/>
      <w:lvlText w:val="%1."/>
      <w:lvlJc w:val="left"/>
      <w:pPr>
        <w:ind w:left="757" w:hanging="360"/>
      </w:pPr>
      <w:rPr>
        <w:rFonts w:hint="default"/>
        <w:b w:val="0"/>
        <w:bCs w:val="0"/>
      </w:rPr>
    </w:lvl>
    <w:lvl w:ilvl="1" w:tplc="04210019" w:tentative="1">
      <w:start w:val="1"/>
      <w:numFmt w:val="lowerLetter"/>
      <w:lvlText w:val="%2."/>
      <w:lvlJc w:val="left"/>
      <w:pPr>
        <w:ind w:left="1477" w:hanging="360"/>
      </w:pPr>
    </w:lvl>
    <w:lvl w:ilvl="2" w:tplc="0421001B" w:tentative="1">
      <w:start w:val="1"/>
      <w:numFmt w:val="lowerRoman"/>
      <w:lvlText w:val="%3."/>
      <w:lvlJc w:val="right"/>
      <w:pPr>
        <w:ind w:left="2197" w:hanging="180"/>
      </w:pPr>
    </w:lvl>
    <w:lvl w:ilvl="3" w:tplc="0421000F" w:tentative="1">
      <w:start w:val="1"/>
      <w:numFmt w:val="decimal"/>
      <w:lvlText w:val="%4."/>
      <w:lvlJc w:val="left"/>
      <w:pPr>
        <w:ind w:left="2917" w:hanging="360"/>
      </w:pPr>
    </w:lvl>
    <w:lvl w:ilvl="4" w:tplc="04210019" w:tentative="1">
      <w:start w:val="1"/>
      <w:numFmt w:val="lowerLetter"/>
      <w:lvlText w:val="%5."/>
      <w:lvlJc w:val="left"/>
      <w:pPr>
        <w:ind w:left="3637" w:hanging="360"/>
      </w:pPr>
    </w:lvl>
    <w:lvl w:ilvl="5" w:tplc="0421001B" w:tentative="1">
      <w:start w:val="1"/>
      <w:numFmt w:val="lowerRoman"/>
      <w:lvlText w:val="%6."/>
      <w:lvlJc w:val="right"/>
      <w:pPr>
        <w:ind w:left="4357" w:hanging="180"/>
      </w:pPr>
    </w:lvl>
    <w:lvl w:ilvl="6" w:tplc="0421000F" w:tentative="1">
      <w:start w:val="1"/>
      <w:numFmt w:val="decimal"/>
      <w:lvlText w:val="%7."/>
      <w:lvlJc w:val="left"/>
      <w:pPr>
        <w:ind w:left="5077" w:hanging="360"/>
      </w:pPr>
    </w:lvl>
    <w:lvl w:ilvl="7" w:tplc="04210019" w:tentative="1">
      <w:start w:val="1"/>
      <w:numFmt w:val="lowerLetter"/>
      <w:lvlText w:val="%8."/>
      <w:lvlJc w:val="left"/>
      <w:pPr>
        <w:ind w:left="5797" w:hanging="360"/>
      </w:pPr>
    </w:lvl>
    <w:lvl w:ilvl="8" w:tplc="0421001B" w:tentative="1">
      <w:start w:val="1"/>
      <w:numFmt w:val="lowerRoman"/>
      <w:lvlText w:val="%9."/>
      <w:lvlJc w:val="right"/>
      <w:pPr>
        <w:ind w:left="6517" w:hanging="180"/>
      </w:pPr>
    </w:lvl>
  </w:abstractNum>
  <w:abstractNum w:abstractNumId="3" w15:restartNumberingAfterBreak="0">
    <w:nsid w:val="0C747603"/>
    <w:multiLevelType w:val="multilevel"/>
    <w:tmpl w:val="0AD86EFA"/>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Wingdings" w:eastAsia="Calibri" w:hAnsi="Wingdings" w:cs="Times New Roman" w:hint="default"/>
      </w:rPr>
    </w:lvl>
    <w:lvl w:ilvl="2">
      <w:start w:val="1"/>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3137067"/>
    <w:multiLevelType w:val="hybridMultilevel"/>
    <w:tmpl w:val="CDC0C55E"/>
    <w:lvl w:ilvl="0" w:tplc="E20C9B68">
      <w:start w:val="1"/>
      <w:numFmt w:val="decimal"/>
      <w:lvlText w:val="%1."/>
      <w:lvlJc w:val="left"/>
      <w:pPr>
        <w:ind w:left="675" w:hanging="675"/>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4687DE2"/>
    <w:multiLevelType w:val="hybridMultilevel"/>
    <w:tmpl w:val="3EC0B00C"/>
    <w:lvl w:ilvl="0" w:tplc="A73AFF4E">
      <w:start w:val="1"/>
      <w:numFmt w:val="bullet"/>
      <w:lvlText w:val=""/>
      <w:lvlPicBulletId w:val="0"/>
      <w:lvlJc w:val="left"/>
      <w:pPr>
        <w:ind w:left="2160" w:hanging="360"/>
      </w:pPr>
      <w:rPr>
        <w:rFonts w:ascii="Symbol" w:hAnsi="Symbol" w:hint="default"/>
        <w:color w:val="auto"/>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15:restartNumberingAfterBreak="0">
    <w:nsid w:val="1DA611F9"/>
    <w:multiLevelType w:val="hybridMultilevel"/>
    <w:tmpl w:val="69CC44BA"/>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7" w15:restartNumberingAfterBreak="0">
    <w:nsid w:val="24C565B6"/>
    <w:multiLevelType w:val="hybridMultilevel"/>
    <w:tmpl w:val="76226E9E"/>
    <w:lvl w:ilvl="0" w:tplc="E20C9B68">
      <w:start w:val="1"/>
      <w:numFmt w:val="decimal"/>
      <w:lvlText w:val="%1."/>
      <w:lvlJc w:val="left"/>
      <w:pPr>
        <w:ind w:left="675" w:hanging="675"/>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271E6370"/>
    <w:multiLevelType w:val="hybridMultilevel"/>
    <w:tmpl w:val="60AABE10"/>
    <w:lvl w:ilvl="0" w:tplc="7FAEC1D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15:restartNumberingAfterBreak="0">
    <w:nsid w:val="278D1041"/>
    <w:multiLevelType w:val="hybridMultilevel"/>
    <w:tmpl w:val="7E200392"/>
    <w:lvl w:ilvl="0" w:tplc="350EA6B2">
      <w:start w:val="1"/>
      <w:numFmt w:val="lowerLetter"/>
      <w:lvlText w:val="%1."/>
      <w:lvlJc w:val="left"/>
      <w:pPr>
        <w:ind w:left="1056" w:hanging="63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15:restartNumberingAfterBreak="0">
    <w:nsid w:val="304D3845"/>
    <w:multiLevelType w:val="hybridMultilevel"/>
    <w:tmpl w:val="E07EF0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01523"/>
    <w:multiLevelType w:val="hybridMultilevel"/>
    <w:tmpl w:val="41A816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3D946A8"/>
    <w:multiLevelType w:val="hybridMultilevel"/>
    <w:tmpl w:val="94B0CD68"/>
    <w:lvl w:ilvl="0" w:tplc="4C4688F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15:restartNumberingAfterBreak="0">
    <w:nsid w:val="349C738D"/>
    <w:multiLevelType w:val="hybridMultilevel"/>
    <w:tmpl w:val="7D86F9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BA34B8"/>
    <w:multiLevelType w:val="hybridMultilevel"/>
    <w:tmpl w:val="21229E52"/>
    <w:lvl w:ilvl="0" w:tplc="D41EFAF6">
      <w:start w:val="1"/>
      <w:numFmt w:val="decimal"/>
      <w:lvlText w:val="3.%1"/>
      <w:lvlJc w:val="left"/>
      <w:pPr>
        <w:ind w:left="360" w:hanging="360"/>
      </w:pPr>
      <w:rPr>
        <w:rFonts w:hint="default"/>
      </w:rPr>
    </w:lvl>
    <w:lvl w:ilvl="1" w:tplc="0030AA68">
      <w:start w:val="1"/>
      <w:numFmt w:val="lowerLetter"/>
      <w:lvlText w:val="%2."/>
      <w:lvlJc w:val="left"/>
      <w:pPr>
        <w:ind w:left="1905" w:hanging="825"/>
      </w:pPr>
      <w:rPr>
        <w:rFonts w:hint="default"/>
      </w:rPr>
    </w:lvl>
    <w:lvl w:ilvl="2" w:tplc="41061210">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AEC2883"/>
    <w:multiLevelType w:val="hybridMultilevel"/>
    <w:tmpl w:val="EFE261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453AFF"/>
    <w:multiLevelType w:val="hybridMultilevel"/>
    <w:tmpl w:val="30A82C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9046850"/>
    <w:multiLevelType w:val="multilevel"/>
    <w:tmpl w:val="218C3D0C"/>
    <w:lvl w:ilvl="0">
      <w:start w:val="2"/>
      <w:numFmt w:val="decimal"/>
      <w:lvlText w:val="%1"/>
      <w:lvlJc w:val="left"/>
      <w:pPr>
        <w:ind w:left="660" w:hanging="660"/>
      </w:pPr>
      <w:rPr>
        <w:rFonts w:hint="default"/>
        <w:i/>
      </w:rPr>
    </w:lvl>
    <w:lvl w:ilvl="1">
      <w:start w:val="1"/>
      <w:numFmt w:val="decimal"/>
      <w:lvlText w:val="%1.%2"/>
      <w:lvlJc w:val="left"/>
      <w:pPr>
        <w:ind w:left="660" w:hanging="660"/>
      </w:pPr>
      <w:rPr>
        <w:rFonts w:hint="default"/>
        <w:i/>
      </w:rPr>
    </w:lvl>
    <w:lvl w:ilvl="2">
      <w:start w:val="2"/>
      <w:numFmt w:val="decimal"/>
      <w:lvlText w:val="%1.%2.%3"/>
      <w:lvlJc w:val="left"/>
      <w:pPr>
        <w:ind w:left="720" w:hanging="720"/>
      </w:pPr>
      <w:rPr>
        <w:rFonts w:hint="default"/>
        <w:i/>
      </w:rPr>
    </w:lvl>
    <w:lvl w:ilvl="3">
      <w:start w:val="3"/>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18" w15:restartNumberingAfterBreak="0">
    <w:nsid w:val="4C023E24"/>
    <w:multiLevelType w:val="hybridMultilevel"/>
    <w:tmpl w:val="BABC6BFA"/>
    <w:lvl w:ilvl="0" w:tplc="59E2A71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9" w15:restartNumberingAfterBreak="0">
    <w:nsid w:val="5B3541F2"/>
    <w:multiLevelType w:val="hybridMultilevel"/>
    <w:tmpl w:val="223CC6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1E369A"/>
    <w:multiLevelType w:val="multilevel"/>
    <w:tmpl w:val="0060D56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5C685DF3"/>
    <w:multiLevelType w:val="hybridMultilevel"/>
    <w:tmpl w:val="E4AADC28"/>
    <w:lvl w:ilvl="0" w:tplc="0409000F">
      <w:start w:val="1"/>
      <w:numFmt w:val="decimal"/>
      <w:lvlText w:val="%1."/>
      <w:lvlJc w:val="left"/>
      <w:pPr>
        <w:ind w:left="644"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08A50DC"/>
    <w:multiLevelType w:val="hybridMultilevel"/>
    <w:tmpl w:val="B254BD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48C1B75"/>
    <w:multiLevelType w:val="hybridMultilevel"/>
    <w:tmpl w:val="1200007C"/>
    <w:lvl w:ilvl="0" w:tplc="112C0D22">
      <w:start w:val="1"/>
      <w:numFmt w:val="decimal"/>
      <w:lvlText w:val="%1."/>
      <w:lvlJc w:val="left"/>
      <w:pPr>
        <w:ind w:left="1211" w:hanging="360"/>
      </w:pPr>
      <w:rPr>
        <w:rFonts w:ascii="Times New Roman" w:eastAsia="Calibri" w:hAnsi="Times New Roman" w:cs="Times New Roman"/>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4" w15:restartNumberingAfterBreak="0">
    <w:nsid w:val="69B348C1"/>
    <w:multiLevelType w:val="hybridMultilevel"/>
    <w:tmpl w:val="4E34B79C"/>
    <w:lvl w:ilvl="0" w:tplc="9650F9D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5" w15:restartNumberingAfterBreak="0">
    <w:nsid w:val="6CE72B3C"/>
    <w:multiLevelType w:val="hybridMultilevel"/>
    <w:tmpl w:val="A4C0DBD4"/>
    <w:lvl w:ilvl="0" w:tplc="C9B25E7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15:restartNumberingAfterBreak="0">
    <w:nsid w:val="708439DC"/>
    <w:multiLevelType w:val="hybridMultilevel"/>
    <w:tmpl w:val="D7D80774"/>
    <w:lvl w:ilvl="0" w:tplc="0409000F">
      <w:start w:val="1"/>
      <w:numFmt w:val="decimal"/>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7" w15:restartNumberingAfterBreak="0">
    <w:nsid w:val="7A945E58"/>
    <w:multiLevelType w:val="hybridMultilevel"/>
    <w:tmpl w:val="7BD07C86"/>
    <w:lvl w:ilvl="0" w:tplc="8F9AA8F0">
      <w:start w:val="1"/>
      <w:numFmt w:val="lowerLetter"/>
      <w:lvlText w:val="(%1)"/>
      <w:lvlJc w:val="left"/>
      <w:pPr>
        <w:ind w:left="690" w:hanging="69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8" w15:restartNumberingAfterBreak="0">
    <w:nsid w:val="7DC41FC6"/>
    <w:multiLevelType w:val="hybridMultilevel"/>
    <w:tmpl w:val="5E08B388"/>
    <w:lvl w:ilvl="0" w:tplc="0421000F">
      <w:start w:val="1"/>
      <w:numFmt w:val="decimal"/>
      <w:lvlText w:val="%1."/>
      <w:lvlJc w:val="left"/>
      <w:pPr>
        <w:ind w:left="1117" w:hanging="360"/>
      </w:pPr>
    </w:lvl>
    <w:lvl w:ilvl="1" w:tplc="04210019" w:tentative="1">
      <w:start w:val="1"/>
      <w:numFmt w:val="lowerLetter"/>
      <w:lvlText w:val="%2."/>
      <w:lvlJc w:val="left"/>
      <w:pPr>
        <w:ind w:left="1837" w:hanging="360"/>
      </w:pPr>
    </w:lvl>
    <w:lvl w:ilvl="2" w:tplc="0421001B" w:tentative="1">
      <w:start w:val="1"/>
      <w:numFmt w:val="lowerRoman"/>
      <w:lvlText w:val="%3."/>
      <w:lvlJc w:val="right"/>
      <w:pPr>
        <w:ind w:left="2557" w:hanging="180"/>
      </w:pPr>
    </w:lvl>
    <w:lvl w:ilvl="3" w:tplc="0421000F" w:tentative="1">
      <w:start w:val="1"/>
      <w:numFmt w:val="decimal"/>
      <w:lvlText w:val="%4."/>
      <w:lvlJc w:val="left"/>
      <w:pPr>
        <w:ind w:left="3277" w:hanging="360"/>
      </w:pPr>
    </w:lvl>
    <w:lvl w:ilvl="4" w:tplc="04210019" w:tentative="1">
      <w:start w:val="1"/>
      <w:numFmt w:val="lowerLetter"/>
      <w:lvlText w:val="%5."/>
      <w:lvlJc w:val="left"/>
      <w:pPr>
        <w:ind w:left="3997" w:hanging="360"/>
      </w:pPr>
    </w:lvl>
    <w:lvl w:ilvl="5" w:tplc="0421001B" w:tentative="1">
      <w:start w:val="1"/>
      <w:numFmt w:val="lowerRoman"/>
      <w:lvlText w:val="%6."/>
      <w:lvlJc w:val="right"/>
      <w:pPr>
        <w:ind w:left="4717" w:hanging="180"/>
      </w:pPr>
    </w:lvl>
    <w:lvl w:ilvl="6" w:tplc="0421000F" w:tentative="1">
      <w:start w:val="1"/>
      <w:numFmt w:val="decimal"/>
      <w:lvlText w:val="%7."/>
      <w:lvlJc w:val="left"/>
      <w:pPr>
        <w:ind w:left="5437" w:hanging="360"/>
      </w:pPr>
    </w:lvl>
    <w:lvl w:ilvl="7" w:tplc="04210019" w:tentative="1">
      <w:start w:val="1"/>
      <w:numFmt w:val="lowerLetter"/>
      <w:lvlText w:val="%8."/>
      <w:lvlJc w:val="left"/>
      <w:pPr>
        <w:ind w:left="6157" w:hanging="360"/>
      </w:pPr>
    </w:lvl>
    <w:lvl w:ilvl="8" w:tplc="0421001B" w:tentative="1">
      <w:start w:val="1"/>
      <w:numFmt w:val="lowerRoman"/>
      <w:lvlText w:val="%9."/>
      <w:lvlJc w:val="right"/>
      <w:pPr>
        <w:ind w:left="6877" w:hanging="180"/>
      </w:pPr>
    </w:lvl>
  </w:abstractNum>
  <w:num w:numId="1" w16cid:durableId="1040394695">
    <w:abstractNumId w:val="7"/>
  </w:num>
  <w:num w:numId="2" w16cid:durableId="50273404">
    <w:abstractNumId w:val="4"/>
  </w:num>
  <w:num w:numId="3" w16cid:durableId="113253846">
    <w:abstractNumId w:val="2"/>
  </w:num>
  <w:num w:numId="4" w16cid:durableId="354968549">
    <w:abstractNumId w:val="9"/>
  </w:num>
  <w:num w:numId="5" w16cid:durableId="1419326601">
    <w:abstractNumId w:val="14"/>
  </w:num>
  <w:num w:numId="6" w16cid:durableId="1308241835">
    <w:abstractNumId w:val="28"/>
  </w:num>
  <w:num w:numId="7" w16cid:durableId="343477410">
    <w:abstractNumId w:val="27"/>
  </w:num>
  <w:num w:numId="8" w16cid:durableId="1455562479">
    <w:abstractNumId w:val="10"/>
  </w:num>
  <w:num w:numId="9" w16cid:durableId="1845590871">
    <w:abstractNumId w:val="24"/>
  </w:num>
  <w:num w:numId="10" w16cid:durableId="433745719">
    <w:abstractNumId w:val="23"/>
  </w:num>
  <w:num w:numId="11" w16cid:durableId="246233598">
    <w:abstractNumId w:val="12"/>
  </w:num>
  <w:num w:numId="12" w16cid:durableId="2033072463">
    <w:abstractNumId w:val="8"/>
  </w:num>
  <w:num w:numId="13" w16cid:durableId="1883588376">
    <w:abstractNumId w:val="17"/>
  </w:num>
  <w:num w:numId="14" w16cid:durableId="965962731">
    <w:abstractNumId w:val="3"/>
  </w:num>
  <w:num w:numId="15" w16cid:durableId="1359043725">
    <w:abstractNumId w:val="15"/>
  </w:num>
  <w:num w:numId="16" w16cid:durableId="586117342">
    <w:abstractNumId w:val="18"/>
  </w:num>
  <w:num w:numId="17" w16cid:durableId="708261228">
    <w:abstractNumId w:val="25"/>
  </w:num>
  <w:num w:numId="18" w16cid:durableId="1819220726">
    <w:abstractNumId w:val="6"/>
  </w:num>
  <w:num w:numId="19" w16cid:durableId="996692031">
    <w:abstractNumId w:val="20"/>
  </w:num>
  <w:num w:numId="20" w16cid:durableId="997273409">
    <w:abstractNumId w:val="5"/>
  </w:num>
  <w:num w:numId="21" w16cid:durableId="1238439282">
    <w:abstractNumId w:val="22"/>
  </w:num>
  <w:num w:numId="22" w16cid:durableId="1310088859">
    <w:abstractNumId w:val="16"/>
  </w:num>
  <w:num w:numId="23" w16cid:durableId="652951841">
    <w:abstractNumId w:val="19"/>
  </w:num>
  <w:num w:numId="24" w16cid:durableId="379280039">
    <w:abstractNumId w:val="11"/>
  </w:num>
  <w:num w:numId="25" w16cid:durableId="1314336024">
    <w:abstractNumId w:val="21"/>
  </w:num>
  <w:num w:numId="26" w16cid:durableId="1750539164">
    <w:abstractNumId w:val="26"/>
  </w:num>
  <w:num w:numId="27" w16cid:durableId="786585826">
    <w:abstractNumId w:val="1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mirrorMargins/>
  <w:activeWritingStyle w:appName="MSWord" w:lang="en-US" w:vendorID="64" w:dllVersion="6" w:nlCheck="1" w:checkStyle="1"/>
  <w:activeWritingStyle w:appName="MSWord" w:lang="en-GB" w:vendorID="64" w:dllVersion="6" w:nlCheck="1" w:checkStyle="1"/>
  <w:activeWritingStyle w:appName="MSWord" w:lang="es-ES" w:vendorID="64" w:dllVersion="6" w:nlCheck="1" w:checkStyle="1"/>
  <w:activeWritingStyle w:appName="MSWord" w:lang="en-US" w:vendorID="64" w:dllVersion="4096" w:nlCheck="1" w:checkStyle="0"/>
  <w:activeWritingStyle w:appName="MSWord" w:lang="en-SG" w:vendorID="64" w:dllVersion="6" w:nlCheck="1" w:checkStyle="1"/>
  <w:activeWritingStyle w:appName="MSWord" w:lang="en-SG" w:vendorID="64" w:dllVersion="4096" w:nlCheck="1" w:checkStyle="0"/>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autoHyphenation/>
  <w:hyphenationZone w:val="397"/>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17232"/>
    <w:rsid w:val="00000918"/>
    <w:rsid w:val="00000BA4"/>
    <w:rsid w:val="0000138E"/>
    <w:rsid w:val="00001FEC"/>
    <w:rsid w:val="00002A33"/>
    <w:rsid w:val="00003FC1"/>
    <w:rsid w:val="000050A7"/>
    <w:rsid w:val="00005861"/>
    <w:rsid w:val="00005AA8"/>
    <w:rsid w:val="00005ECB"/>
    <w:rsid w:val="00006162"/>
    <w:rsid w:val="00007777"/>
    <w:rsid w:val="0001056D"/>
    <w:rsid w:val="00010B0C"/>
    <w:rsid w:val="00011A0C"/>
    <w:rsid w:val="0001349E"/>
    <w:rsid w:val="00013A3E"/>
    <w:rsid w:val="00014061"/>
    <w:rsid w:val="000144C3"/>
    <w:rsid w:val="000152FC"/>
    <w:rsid w:val="00016970"/>
    <w:rsid w:val="000172AB"/>
    <w:rsid w:val="00017BE6"/>
    <w:rsid w:val="00021103"/>
    <w:rsid w:val="00021DC6"/>
    <w:rsid w:val="00022D5A"/>
    <w:rsid w:val="000234E7"/>
    <w:rsid w:val="000244BE"/>
    <w:rsid w:val="00025D63"/>
    <w:rsid w:val="00027EF1"/>
    <w:rsid w:val="00030736"/>
    <w:rsid w:val="000329D4"/>
    <w:rsid w:val="0003450E"/>
    <w:rsid w:val="000354DA"/>
    <w:rsid w:val="0004105F"/>
    <w:rsid w:val="00041CAE"/>
    <w:rsid w:val="00041CFD"/>
    <w:rsid w:val="00042111"/>
    <w:rsid w:val="00042AC7"/>
    <w:rsid w:val="00043791"/>
    <w:rsid w:val="00043C05"/>
    <w:rsid w:val="0004455D"/>
    <w:rsid w:val="00045305"/>
    <w:rsid w:val="0004657B"/>
    <w:rsid w:val="00047786"/>
    <w:rsid w:val="00050D9D"/>
    <w:rsid w:val="00050FC6"/>
    <w:rsid w:val="00051C4F"/>
    <w:rsid w:val="00052F0E"/>
    <w:rsid w:val="0005363A"/>
    <w:rsid w:val="000543F1"/>
    <w:rsid w:val="00054660"/>
    <w:rsid w:val="0005568B"/>
    <w:rsid w:val="00055D92"/>
    <w:rsid w:val="00056250"/>
    <w:rsid w:val="000568FD"/>
    <w:rsid w:val="00056931"/>
    <w:rsid w:val="00057D71"/>
    <w:rsid w:val="00060047"/>
    <w:rsid w:val="00061EEE"/>
    <w:rsid w:val="00064D15"/>
    <w:rsid w:val="00064D79"/>
    <w:rsid w:val="0006704A"/>
    <w:rsid w:val="00067E46"/>
    <w:rsid w:val="000702CB"/>
    <w:rsid w:val="0007067A"/>
    <w:rsid w:val="00070898"/>
    <w:rsid w:val="00070DB2"/>
    <w:rsid w:val="00072E66"/>
    <w:rsid w:val="00073995"/>
    <w:rsid w:val="000745D7"/>
    <w:rsid w:val="000747C8"/>
    <w:rsid w:val="00074E0C"/>
    <w:rsid w:val="00077697"/>
    <w:rsid w:val="00077ADB"/>
    <w:rsid w:val="00083148"/>
    <w:rsid w:val="000832E5"/>
    <w:rsid w:val="00084681"/>
    <w:rsid w:val="0008506C"/>
    <w:rsid w:val="00086866"/>
    <w:rsid w:val="000875F3"/>
    <w:rsid w:val="00090FDF"/>
    <w:rsid w:val="0009332D"/>
    <w:rsid w:val="00093425"/>
    <w:rsid w:val="0009411A"/>
    <w:rsid w:val="0009423A"/>
    <w:rsid w:val="00095519"/>
    <w:rsid w:val="00096537"/>
    <w:rsid w:val="0009667A"/>
    <w:rsid w:val="000A03B7"/>
    <w:rsid w:val="000A03EE"/>
    <w:rsid w:val="000A1152"/>
    <w:rsid w:val="000A30B1"/>
    <w:rsid w:val="000A425C"/>
    <w:rsid w:val="000A463D"/>
    <w:rsid w:val="000A576A"/>
    <w:rsid w:val="000A6222"/>
    <w:rsid w:val="000A76FB"/>
    <w:rsid w:val="000A7D24"/>
    <w:rsid w:val="000B07EB"/>
    <w:rsid w:val="000B0B83"/>
    <w:rsid w:val="000B11C7"/>
    <w:rsid w:val="000B31FC"/>
    <w:rsid w:val="000B3260"/>
    <w:rsid w:val="000B3435"/>
    <w:rsid w:val="000B3679"/>
    <w:rsid w:val="000B46C3"/>
    <w:rsid w:val="000B5233"/>
    <w:rsid w:val="000B5418"/>
    <w:rsid w:val="000B54A0"/>
    <w:rsid w:val="000B5ACF"/>
    <w:rsid w:val="000B70C6"/>
    <w:rsid w:val="000C1AB7"/>
    <w:rsid w:val="000C6A87"/>
    <w:rsid w:val="000D00E8"/>
    <w:rsid w:val="000D014A"/>
    <w:rsid w:val="000D03A3"/>
    <w:rsid w:val="000D06D9"/>
    <w:rsid w:val="000D3B9F"/>
    <w:rsid w:val="000D4D0C"/>
    <w:rsid w:val="000D6BF6"/>
    <w:rsid w:val="000D7214"/>
    <w:rsid w:val="000D7B1B"/>
    <w:rsid w:val="000E16E0"/>
    <w:rsid w:val="000E27EF"/>
    <w:rsid w:val="000E383E"/>
    <w:rsid w:val="000E6755"/>
    <w:rsid w:val="000E786E"/>
    <w:rsid w:val="000F0C5E"/>
    <w:rsid w:val="000F1ED5"/>
    <w:rsid w:val="000F2C73"/>
    <w:rsid w:val="000F31A7"/>
    <w:rsid w:val="000F328E"/>
    <w:rsid w:val="000F41A2"/>
    <w:rsid w:val="000F698C"/>
    <w:rsid w:val="001008DB"/>
    <w:rsid w:val="00100938"/>
    <w:rsid w:val="0010222F"/>
    <w:rsid w:val="00106022"/>
    <w:rsid w:val="001107E7"/>
    <w:rsid w:val="00111054"/>
    <w:rsid w:val="00111BD3"/>
    <w:rsid w:val="001128B8"/>
    <w:rsid w:val="001133B8"/>
    <w:rsid w:val="0011356A"/>
    <w:rsid w:val="001147A2"/>
    <w:rsid w:val="00115E7B"/>
    <w:rsid w:val="00116BEF"/>
    <w:rsid w:val="00116F76"/>
    <w:rsid w:val="00117232"/>
    <w:rsid w:val="00117936"/>
    <w:rsid w:val="00120CD7"/>
    <w:rsid w:val="00121294"/>
    <w:rsid w:val="00124DC5"/>
    <w:rsid w:val="001255EA"/>
    <w:rsid w:val="00125AB4"/>
    <w:rsid w:val="00125BE9"/>
    <w:rsid w:val="00125DAC"/>
    <w:rsid w:val="00125DDB"/>
    <w:rsid w:val="00125E7F"/>
    <w:rsid w:val="00127B05"/>
    <w:rsid w:val="00130D24"/>
    <w:rsid w:val="0013119A"/>
    <w:rsid w:val="00132361"/>
    <w:rsid w:val="00134629"/>
    <w:rsid w:val="00135302"/>
    <w:rsid w:val="00136087"/>
    <w:rsid w:val="00136579"/>
    <w:rsid w:val="0013676B"/>
    <w:rsid w:val="00137CC9"/>
    <w:rsid w:val="00140612"/>
    <w:rsid w:val="00140AB1"/>
    <w:rsid w:val="00141B63"/>
    <w:rsid w:val="00142EA6"/>
    <w:rsid w:val="00146055"/>
    <w:rsid w:val="001460FE"/>
    <w:rsid w:val="001472EE"/>
    <w:rsid w:val="00147B51"/>
    <w:rsid w:val="00147BF0"/>
    <w:rsid w:val="00151E89"/>
    <w:rsid w:val="00153E07"/>
    <w:rsid w:val="001542DB"/>
    <w:rsid w:val="00155CA0"/>
    <w:rsid w:val="00156E92"/>
    <w:rsid w:val="00160160"/>
    <w:rsid w:val="001602E0"/>
    <w:rsid w:val="001603BA"/>
    <w:rsid w:val="0016051A"/>
    <w:rsid w:val="0016051E"/>
    <w:rsid w:val="00160EF1"/>
    <w:rsid w:val="00160F3D"/>
    <w:rsid w:val="001613C3"/>
    <w:rsid w:val="001615A0"/>
    <w:rsid w:val="00161C3A"/>
    <w:rsid w:val="00162BFC"/>
    <w:rsid w:val="0016314D"/>
    <w:rsid w:val="001631D5"/>
    <w:rsid w:val="001648BA"/>
    <w:rsid w:val="00165602"/>
    <w:rsid w:val="00165808"/>
    <w:rsid w:val="00165E1E"/>
    <w:rsid w:val="0016601D"/>
    <w:rsid w:val="0016730E"/>
    <w:rsid w:val="00171C05"/>
    <w:rsid w:val="00173A66"/>
    <w:rsid w:val="00173F39"/>
    <w:rsid w:val="001745FC"/>
    <w:rsid w:val="00176623"/>
    <w:rsid w:val="00176E00"/>
    <w:rsid w:val="001800A5"/>
    <w:rsid w:val="00180407"/>
    <w:rsid w:val="0018066C"/>
    <w:rsid w:val="0018271E"/>
    <w:rsid w:val="001831C5"/>
    <w:rsid w:val="00185519"/>
    <w:rsid w:val="00185878"/>
    <w:rsid w:val="00186622"/>
    <w:rsid w:val="00190338"/>
    <w:rsid w:val="00191A9E"/>
    <w:rsid w:val="00191FB3"/>
    <w:rsid w:val="00192906"/>
    <w:rsid w:val="00193380"/>
    <w:rsid w:val="00193D46"/>
    <w:rsid w:val="001942DD"/>
    <w:rsid w:val="0019447C"/>
    <w:rsid w:val="001948CA"/>
    <w:rsid w:val="00194F1A"/>
    <w:rsid w:val="001959CA"/>
    <w:rsid w:val="00197354"/>
    <w:rsid w:val="001A1EFE"/>
    <w:rsid w:val="001A39B6"/>
    <w:rsid w:val="001A3D0F"/>
    <w:rsid w:val="001A3E49"/>
    <w:rsid w:val="001A4535"/>
    <w:rsid w:val="001A4AC1"/>
    <w:rsid w:val="001A649C"/>
    <w:rsid w:val="001A68AE"/>
    <w:rsid w:val="001B0242"/>
    <w:rsid w:val="001B0CC3"/>
    <w:rsid w:val="001B1061"/>
    <w:rsid w:val="001B16E5"/>
    <w:rsid w:val="001B252D"/>
    <w:rsid w:val="001B29CB"/>
    <w:rsid w:val="001B4963"/>
    <w:rsid w:val="001B5BE4"/>
    <w:rsid w:val="001B5CA7"/>
    <w:rsid w:val="001C0ABE"/>
    <w:rsid w:val="001C1A1B"/>
    <w:rsid w:val="001C33EA"/>
    <w:rsid w:val="001C3CAD"/>
    <w:rsid w:val="001C5655"/>
    <w:rsid w:val="001C5BE2"/>
    <w:rsid w:val="001C66DF"/>
    <w:rsid w:val="001C690E"/>
    <w:rsid w:val="001D16C9"/>
    <w:rsid w:val="001D2DCA"/>
    <w:rsid w:val="001D58FC"/>
    <w:rsid w:val="001D61BB"/>
    <w:rsid w:val="001D7B8B"/>
    <w:rsid w:val="001D7EC2"/>
    <w:rsid w:val="001E0440"/>
    <w:rsid w:val="001E12B0"/>
    <w:rsid w:val="001E14A1"/>
    <w:rsid w:val="001E14E7"/>
    <w:rsid w:val="001E2FB2"/>
    <w:rsid w:val="001E45D6"/>
    <w:rsid w:val="001E5D20"/>
    <w:rsid w:val="001E6020"/>
    <w:rsid w:val="001E6114"/>
    <w:rsid w:val="001E6A1C"/>
    <w:rsid w:val="001E6E0D"/>
    <w:rsid w:val="001E742C"/>
    <w:rsid w:val="001E76B2"/>
    <w:rsid w:val="001F0282"/>
    <w:rsid w:val="001F3EE4"/>
    <w:rsid w:val="001F4E1F"/>
    <w:rsid w:val="002002C5"/>
    <w:rsid w:val="0020070E"/>
    <w:rsid w:val="0020121D"/>
    <w:rsid w:val="00201D21"/>
    <w:rsid w:val="00202F6B"/>
    <w:rsid w:val="002036FC"/>
    <w:rsid w:val="00205089"/>
    <w:rsid w:val="00206012"/>
    <w:rsid w:val="00206187"/>
    <w:rsid w:val="002071B3"/>
    <w:rsid w:val="00207B36"/>
    <w:rsid w:val="00210126"/>
    <w:rsid w:val="00213289"/>
    <w:rsid w:val="00213B74"/>
    <w:rsid w:val="00213B93"/>
    <w:rsid w:val="00214607"/>
    <w:rsid w:val="002203AA"/>
    <w:rsid w:val="00220897"/>
    <w:rsid w:val="00220E1C"/>
    <w:rsid w:val="00221131"/>
    <w:rsid w:val="0022128D"/>
    <w:rsid w:val="00221917"/>
    <w:rsid w:val="00221FF5"/>
    <w:rsid w:val="002234EE"/>
    <w:rsid w:val="00224B77"/>
    <w:rsid w:val="0022587E"/>
    <w:rsid w:val="0022629C"/>
    <w:rsid w:val="00227276"/>
    <w:rsid w:val="00227876"/>
    <w:rsid w:val="00227EEB"/>
    <w:rsid w:val="00231C63"/>
    <w:rsid w:val="00232F36"/>
    <w:rsid w:val="0023497E"/>
    <w:rsid w:val="002357DF"/>
    <w:rsid w:val="00237279"/>
    <w:rsid w:val="0023796C"/>
    <w:rsid w:val="00240420"/>
    <w:rsid w:val="002405F2"/>
    <w:rsid w:val="002406EA"/>
    <w:rsid w:val="00240D33"/>
    <w:rsid w:val="00240EB0"/>
    <w:rsid w:val="0024164F"/>
    <w:rsid w:val="00242298"/>
    <w:rsid w:val="00242BEC"/>
    <w:rsid w:val="00242EB6"/>
    <w:rsid w:val="00244639"/>
    <w:rsid w:val="002466D6"/>
    <w:rsid w:val="00246DA7"/>
    <w:rsid w:val="00250AB7"/>
    <w:rsid w:val="00251662"/>
    <w:rsid w:val="00251D7E"/>
    <w:rsid w:val="00252AB2"/>
    <w:rsid w:val="00253FCA"/>
    <w:rsid w:val="002545A4"/>
    <w:rsid w:val="00256786"/>
    <w:rsid w:val="00257A17"/>
    <w:rsid w:val="00261737"/>
    <w:rsid w:val="00261D66"/>
    <w:rsid w:val="00262D1C"/>
    <w:rsid w:val="00262F32"/>
    <w:rsid w:val="00264E8F"/>
    <w:rsid w:val="00264F5C"/>
    <w:rsid w:val="00265A28"/>
    <w:rsid w:val="00274160"/>
    <w:rsid w:val="00275807"/>
    <w:rsid w:val="00276CCE"/>
    <w:rsid w:val="00280616"/>
    <w:rsid w:val="00282929"/>
    <w:rsid w:val="0028323C"/>
    <w:rsid w:val="00284444"/>
    <w:rsid w:val="00286E16"/>
    <w:rsid w:val="00287647"/>
    <w:rsid w:val="002925A4"/>
    <w:rsid w:val="002928A6"/>
    <w:rsid w:val="002929A4"/>
    <w:rsid w:val="00292DA8"/>
    <w:rsid w:val="00294ED4"/>
    <w:rsid w:val="002951BC"/>
    <w:rsid w:val="00295981"/>
    <w:rsid w:val="00295ED9"/>
    <w:rsid w:val="00296DE6"/>
    <w:rsid w:val="00296E7D"/>
    <w:rsid w:val="0029750B"/>
    <w:rsid w:val="002976BE"/>
    <w:rsid w:val="002A0044"/>
    <w:rsid w:val="002A02B8"/>
    <w:rsid w:val="002A0541"/>
    <w:rsid w:val="002A07A6"/>
    <w:rsid w:val="002A37CD"/>
    <w:rsid w:val="002A442C"/>
    <w:rsid w:val="002A4E3D"/>
    <w:rsid w:val="002A500F"/>
    <w:rsid w:val="002A679C"/>
    <w:rsid w:val="002A720C"/>
    <w:rsid w:val="002A7C7A"/>
    <w:rsid w:val="002A7E00"/>
    <w:rsid w:val="002B054E"/>
    <w:rsid w:val="002B20D5"/>
    <w:rsid w:val="002B2A1F"/>
    <w:rsid w:val="002B2B06"/>
    <w:rsid w:val="002B4317"/>
    <w:rsid w:val="002B5F13"/>
    <w:rsid w:val="002B620B"/>
    <w:rsid w:val="002B721C"/>
    <w:rsid w:val="002B7538"/>
    <w:rsid w:val="002C07FB"/>
    <w:rsid w:val="002C1449"/>
    <w:rsid w:val="002C2739"/>
    <w:rsid w:val="002C278B"/>
    <w:rsid w:val="002C4639"/>
    <w:rsid w:val="002C57AC"/>
    <w:rsid w:val="002C59B7"/>
    <w:rsid w:val="002C5E5D"/>
    <w:rsid w:val="002C5FEE"/>
    <w:rsid w:val="002C7997"/>
    <w:rsid w:val="002C7E35"/>
    <w:rsid w:val="002D2575"/>
    <w:rsid w:val="002D27C4"/>
    <w:rsid w:val="002D35B8"/>
    <w:rsid w:val="002D7FA8"/>
    <w:rsid w:val="002E0651"/>
    <w:rsid w:val="002E0A93"/>
    <w:rsid w:val="002E1DF1"/>
    <w:rsid w:val="002E1FC6"/>
    <w:rsid w:val="002E24F4"/>
    <w:rsid w:val="002E2548"/>
    <w:rsid w:val="002E30C7"/>
    <w:rsid w:val="002E5475"/>
    <w:rsid w:val="002E59AE"/>
    <w:rsid w:val="002E66C1"/>
    <w:rsid w:val="002E6B9C"/>
    <w:rsid w:val="002E7DFA"/>
    <w:rsid w:val="002F0176"/>
    <w:rsid w:val="002F0A60"/>
    <w:rsid w:val="002F0B51"/>
    <w:rsid w:val="002F2D80"/>
    <w:rsid w:val="002F2E09"/>
    <w:rsid w:val="002F3628"/>
    <w:rsid w:val="002F6B86"/>
    <w:rsid w:val="00300078"/>
    <w:rsid w:val="00300440"/>
    <w:rsid w:val="00300E53"/>
    <w:rsid w:val="00301D45"/>
    <w:rsid w:val="00303EFE"/>
    <w:rsid w:val="00304270"/>
    <w:rsid w:val="0030479C"/>
    <w:rsid w:val="003047AC"/>
    <w:rsid w:val="003057A9"/>
    <w:rsid w:val="00305D06"/>
    <w:rsid w:val="00305D81"/>
    <w:rsid w:val="00310BEF"/>
    <w:rsid w:val="003115DC"/>
    <w:rsid w:val="003130C9"/>
    <w:rsid w:val="0031380B"/>
    <w:rsid w:val="00313D17"/>
    <w:rsid w:val="00314A69"/>
    <w:rsid w:val="00315197"/>
    <w:rsid w:val="0031686C"/>
    <w:rsid w:val="00320F05"/>
    <w:rsid w:val="00320F65"/>
    <w:rsid w:val="00321FDE"/>
    <w:rsid w:val="00323CDD"/>
    <w:rsid w:val="00324782"/>
    <w:rsid w:val="00327096"/>
    <w:rsid w:val="00330D86"/>
    <w:rsid w:val="00331221"/>
    <w:rsid w:val="003313AD"/>
    <w:rsid w:val="00332713"/>
    <w:rsid w:val="00332B06"/>
    <w:rsid w:val="00332BF0"/>
    <w:rsid w:val="00332E29"/>
    <w:rsid w:val="003333FA"/>
    <w:rsid w:val="0033480F"/>
    <w:rsid w:val="003360AD"/>
    <w:rsid w:val="00337070"/>
    <w:rsid w:val="0033734E"/>
    <w:rsid w:val="0034062D"/>
    <w:rsid w:val="00340651"/>
    <w:rsid w:val="00342DF8"/>
    <w:rsid w:val="00345856"/>
    <w:rsid w:val="003458FF"/>
    <w:rsid w:val="0034619E"/>
    <w:rsid w:val="003470CC"/>
    <w:rsid w:val="00347251"/>
    <w:rsid w:val="0034768B"/>
    <w:rsid w:val="003504B3"/>
    <w:rsid w:val="003507E1"/>
    <w:rsid w:val="003510C4"/>
    <w:rsid w:val="0035169B"/>
    <w:rsid w:val="0035197C"/>
    <w:rsid w:val="0035645B"/>
    <w:rsid w:val="00360CF7"/>
    <w:rsid w:val="00360DBC"/>
    <w:rsid w:val="0036261D"/>
    <w:rsid w:val="00362FB0"/>
    <w:rsid w:val="003635D0"/>
    <w:rsid w:val="003636EA"/>
    <w:rsid w:val="00363EA5"/>
    <w:rsid w:val="00363ED4"/>
    <w:rsid w:val="0036435E"/>
    <w:rsid w:val="0036466C"/>
    <w:rsid w:val="003653DC"/>
    <w:rsid w:val="00366BC5"/>
    <w:rsid w:val="00367887"/>
    <w:rsid w:val="00374CE0"/>
    <w:rsid w:val="00375A06"/>
    <w:rsid w:val="00375B9D"/>
    <w:rsid w:val="003764A2"/>
    <w:rsid w:val="00376753"/>
    <w:rsid w:val="0037710A"/>
    <w:rsid w:val="003779DE"/>
    <w:rsid w:val="00377DC6"/>
    <w:rsid w:val="0038043D"/>
    <w:rsid w:val="00382659"/>
    <w:rsid w:val="003832B1"/>
    <w:rsid w:val="0038377F"/>
    <w:rsid w:val="003846CB"/>
    <w:rsid w:val="00384E7D"/>
    <w:rsid w:val="00386D24"/>
    <w:rsid w:val="00386D3A"/>
    <w:rsid w:val="00390363"/>
    <w:rsid w:val="00390F5E"/>
    <w:rsid w:val="00391A92"/>
    <w:rsid w:val="0039351F"/>
    <w:rsid w:val="003940AE"/>
    <w:rsid w:val="00395612"/>
    <w:rsid w:val="00395B82"/>
    <w:rsid w:val="00397109"/>
    <w:rsid w:val="003A15BD"/>
    <w:rsid w:val="003A35FD"/>
    <w:rsid w:val="003A40F4"/>
    <w:rsid w:val="003A4691"/>
    <w:rsid w:val="003A73FA"/>
    <w:rsid w:val="003A7931"/>
    <w:rsid w:val="003B056D"/>
    <w:rsid w:val="003B1912"/>
    <w:rsid w:val="003B391A"/>
    <w:rsid w:val="003B3F5C"/>
    <w:rsid w:val="003B41DF"/>
    <w:rsid w:val="003B5E93"/>
    <w:rsid w:val="003B643E"/>
    <w:rsid w:val="003B6A03"/>
    <w:rsid w:val="003B6B1E"/>
    <w:rsid w:val="003C2910"/>
    <w:rsid w:val="003C2CA8"/>
    <w:rsid w:val="003C3D44"/>
    <w:rsid w:val="003C3DA4"/>
    <w:rsid w:val="003C4502"/>
    <w:rsid w:val="003C4BC2"/>
    <w:rsid w:val="003C54C0"/>
    <w:rsid w:val="003C64DF"/>
    <w:rsid w:val="003C7883"/>
    <w:rsid w:val="003D020E"/>
    <w:rsid w:val="003D0BC7"/>
    <w:rsid w:val="003D2DCE"/>
    <w:rsid w:val="003D3E70"/>
    <w:rsid w:val="003D4150"/>
    <w:rsid w:val="003D51CD"/>
    <w:rsid w:val="003D58B9"/>
    <w:rsid w:val="003E0BC1"/>
    <w:rsid w:val="003E171E"/>
    <w:rsid w:val="003E26A5"/>
    <w:rsid w:val="003E4437"/>
    <w:rsid w:val="003E4DB6"/>
    <w:rsid w:val="003E68EB"/>
    <w:rsid w:val="003E7ED7"/>
    <w:rsid w:val="003F00CE"/>
    <w:rsid w:val="003F131D"/>
    <w:rsid w:val="003F2098"/>
    <w:rsid w:val="003F2453"/>
    <w:rsid w:val="003F3350"/>
    <w:rsid w:val="003F3AEC"/>
    <w:rsid w:val="003F4018"/>
    <w:rsid w:val="003F4F6E"/>
    <w:rsid w:val="003F73DC"/>
    <w:rsid w:val="004016BE"/>
    <w:rsid w:val="004018D3"/>
    <w:rsid w:val="004024E8"/>
    <w:rsid w:val="004030D8"/>
    <w:rsid w:val="00403655"/>
    <w:rsid w:val="004058F5"/>
    <w:rsid w:val="0040619E"/>
    <w:rsid w:val="00406CA9"/>
    <w:rsid w:val="00407A0A"/>
    <w:rsid w:val="00407D58"/>
    <w:rsid w:val="0041215E"/>
    <w:rsid w:val="004121B1"/>
    <w:rsid w:val="0041335E"/>
    <w:rsid w:val="00413F63"/>
    <w:rsid w:val="0041408C"/>
    <w:rsid w:val="00416DDA"/>
    <w:rsid w:val="00416DE7"/>
    <w:rsid w:val="004201DD"/>
    <w:rsid w:val="00420B11"/>
    <w:rsid w:val="00422715"/>
    <w:rsid w:val="00422DCA"/>
    <w:rsid w:val="00423A30"/>
    <w:rsid w:val="00424E73"/>
    <w:rsid w:val="004256F3"/>
    <w:rsid w:val="004259BF"/>
    <w:rsid w:val="004310EE"/>
    <w:rsid w:val="004316C0"/>
    <w:rsid w:val="00433926"/>
    <w:rsid w:val="00434013"/>
    <w:rsid w:val="00434D81"/>
    <w:rsid w:val="004355EB"/>
    <w:rsid w:val="00437C93"/>
    <w:rsid w:val="00442304"/>
    <w:rsid w:val="00442E6A"/>
    <w:rsid w:val="00443EB7"/>
    <w:rsid w:val="004442C6"/>
    <w:rsid w:val="00445837"/>
    <w:rsid w:val="00446DF7"/>
    <w:rsid w:val="004471DC"/>
    <w:rsid w:val="00447D71"/>
    <w:rsid w:val="00450231"/>
    <w:rsid w:val="00451ABF"/>
    <w:rsid w:val="00451ACA"/>
    <w:rsid w:val="00452480"/>
    <w:rsid w:val="004535C0"/>
    <w:rsid w:val="004552B3"/>
    <w:rsid w:val="0045629E"/>
    <w:rsid w:val="004576B3"/>
    <w:rsid w:val="00460D81"/>
    <w:rsid w:val="00460FF6"/>
    <w:rsid w:val="0046221A"/>
    <w:rsid w:val="004629C1"/>
    <w:rsid w:val="00462D5C"/>
    <w:rsid w:val="004635F6"/>
    <w:rsid w:val="004638B2"/>
    <w:rsid w:val="00464DED"/>
    <w:rsid w:val="004653DC"/>
    <w:rsid w:val="004665B7"/>
    <w:rsid w:val="004666AC"/>
    <w:rsid w:val="00466AD8"/>
    <w:rsid w:val="00466EFD"/>
    <w:rsid w:val="004671B3"/>
    <w:rsid w:val="00473A0B"/>
    <w:rsid w:val="004753EE"/>
    <w:rsid w:val="0047574D"/>
    <w:rsid w:val="00476184"/>
    <w:rsid w:val="004764DB"/>
    <w:rsid w:val="00476B8F"/>
    <w:rsid w:val="00477206"/>
    <w:rsid w:val="00477218"/>
    <w:rsid w:val="00477DE2"/>
    <w:rsid w:val="00477E3C"/>
    <w:rsid w:val="004806BB"/>
    <w:rsid w:val="0048129E"/>
    <w:rsid w:val="0048306B"/>
    <w:rsid w:val="0048309C"/>
    <w:rsid w:val="00483461"/>
    <w:rsid w:val="00483A17"/>
    <w:rsid w:val="00483F03"/>
    <w:rsid w:val="00484598"/>
    <w:rsid w:val="00484AC1"/>
    <w:rsid w:val="00485A12"/>
    <w:rsid w:val="00486409"/>
    <w:rsid w:val="00486444"/>
    <w:rsid w:val="00487776"/>
    <w:rsid w:val="0049034D"/>
    <w:rsid w:val="00490693"/>
    <w:rsid w:val="00490C39"/>
    <w:rsid w:val="00491651"/>
    <w:rsid w:val="00492367"/>
    <w:rsid w:val="00492CF7"/>
    <w:rsid w:val="004932F8"/>
    <w:rsid w:val="00495B20"/>
    <w:rsid w:val="00497595"/>
    <w:rsid w:val="00497837"/>
    <w:rsid w:val="00497E1E"/>
    <w:rsid w:val="004A07AE"/>
    <w:rsid w:val="004A2471"/>
    <w:rsid w:val="004A281C"/>
    <w:rsid w:val="004A2968"/>
    <w:rsid w:val="004A43FF"/>
    <w:rsid w:val="004A4EB6"/>
    <w:rsid w:val="004A67F6"/>
    <w:rsid w:val="004A695F"/>
    <w:rsid w:val="004A76D5"/>
    <w:rsid w:val="004A7BCC"/>
    <w:rsid w:val="004B37AA"/>
    <w:rsid w:val="004B7B66"/>
    <w:rsid w:val="004C102F"/>
    <w:rsid w:val="004C5697"/>
    <w:rsid w:val="004C676B"/>
    <w:rsid w:val="004D050F"/>
    <w:rsid w:val="004D0B67"/>
    <w:rsid w:val="004D2081"/>
    <w:rsid w:val="004D43DD"/>
    <w:rsid w:val="004D4BAF"/>
    <w:rsid w:val="004D4CE2"/>
    <w:rsid w:val="004D5609"/>
    <w:rsid w:val="004E20AB"/>
    <w:rsid w:val="004E23F1"/>
    <w:rsid w:val="004E2867"/>
    <w:rsid w:val="004E4134"/>
    <w:rsid w:val="004E5971"/>
    <w:rsid w:val="004E6281"/>
    <w:rsid w:val="004E6CCA"/>
    <w:rsid w:val="004F06F8"/>
    <w:rsid w:val="004F08C5"/>
    <w:rsid w:val="004F0E1E"/>
    <w:rsid w:val="004F0FAC"/>
    <w:rsid w:val="004F2348"/>
    <w:rsid w:val="004F3EB2"/>
    <w:rsid w:val="004F6DC0"/>
    <w:rsid w:val="004F6ECF"/>
    <w:rsid w:val="004F709D"/>
    <w:rsid w:val="005011A6"/>
    <w:rsid w:val="0050191C"/>
    <w:rsid w:val="00501F0B"/>
    <w:rsid w:val="005024CF"/>
    <w:rsid w:val="005029F1"/>
    <w:rsid w:val="005047FE"/>
    <w:rsid w:val="00505179"/>
    <w:rsid w:val="005066CD"/>
    <w:rsid w:val="00507D9D"/>
    <w:rsid w:val="00507EA8"/>
    <w:rsid w:val="00507FBC"/>
    <w:rsid w:val="00510649"/>
    <w:rsid w:val="00510A51"/>
    <w:rsid w:val="00510D10"/>
    <w:rsid w:val="00511A21"/>
    <w:rsid w:val="00511E70"/>
    <w:rsid w:val="00512722"/>
    <w:rsid w:val="00512AA3"/>
    <w:rsid w:val="00512C06"/>
    <w:rsid w:val="00514496"/>
    <w:rsid w:val="0051501B"/>
    <w:rsid w:val="00515820"/>
    <w:rsid w:val="005173B3"/>
    <w:rsid w:val="00521718"/>
    <w:rsid w:val="00523236"/>
    <w:rsid w:val="00525681"/>
    <w:rsid w:val="005259BA"/>
    <w:rsid w:val="00526BEE"/>
    <w:rsid w:val="00526DA8"/>
    <w:rsid w:val="00527991"/>
    <w:rsid w:val="00527F96"/>
    <w:rsid w:val="005302F1"/>
    <w:rsid w:val="005306CC"/>
    <w:rsid w:val="00532918"/>
    <w:rsid w:val="00532B80"/>
    <w:rsid w:val="00533341"/>
    <w:rsid w:val="00533C6C"/>
    <w:rsid w:val="00535AD1"/>
    <w:rsid w:val="005407CE"/>
    <w:rsid w:val="005413D3"/>
    <w:rsid w:val="00541687"/>
    <w:rsid w:val="005427B7"/>
    <w:rsid w:val="0054371E"/>
    <w:rsid w:val="00545281"/>
    <w:rsid w:val="005462B2"/>
    <w:rsid w:val="00546861"/>
    <w:rsid w:val="005473BB"/>
    <w:rsid w:val="005478AC"/>
    <w:rsid w:val="0055188C"/>
    <w:rsid w:val="00551A6E"/>
    <w:rsid w:val="00552F26"/>
    <w:rsid w:val="00552F40"/>
    <w:rsid w:val="00555A22"/>
    <w:rsid w:val="005564D4"/>
    <w:rsid w:val="00560B45"/>
    <w:rsid w:val="00561D7D"/>
    <w:rsid w:val="005622FA"/>
    <w:rsid w:val="005646B2"/>
    <w:rsid w:val="00565C87"/>
    <w:rsid w:val="00566A40"/>
    <w:rsid w:val="00567064"/>
    <w:rsid w:val="005670DF"/>
    <w:rsid w:val="0056774E"/>
    <w:rsid w:val="0057088A"/>
    <w:rsid w:val="00571A70"/>
    <w:rsid w:val="0057251A"/>
    <w:rsid w:val="00572705"/>
    <w:rsid w:val="00572A44"/>
    <w:rsid w:val="005808E5"/>
    <w:rsid w:val="00582A9D"/>
    <w:rsid w:val="00584994"/>
    <w:rsid w:val="005851B3"/>
    <w:rsid w:val="00585BB2"/>
    <w:rsid w:val="00585E00"/>
    <w:rsid w:val="00587E50"/>
    <w:rsid w:val="0059036E"/>
    <w:rsid w:val="00591996"/>
    <w:rsid w:val="005924CF"/>
    <w:rsid w:val="005929F6"/>
    <w:rsid w:val="005936B3"/>
    <w:rsid w:val="00593A3E"/>
    <w:rsid w:val="005943A2"/>
    <w:rsid w:val="0059519D"/>
    <w:rsid w:val="00596D73"/>
    <w:rsid w:val="00596EB2"/>
    <w:rsid w:val="00597487"/>
    <w:rsid w:val="00597FE8"/>
    <w:rsid w:val="005A19C2"/>
    <w:rsid w:val="005A1F74"/>
    <w:rsid w:val="005A2942"/>
    <w:rsid w:val="005A414E"/>
    <w:rsid w:val="005A622E"/>
    <w:rsid w:val="005A6536"/>
    <w:rsid w:val="005A65DA"/>
    <w:rsid w:val="005A6B7A"/>
    <w:rsid w:val="005B0971"/>
    <w:rsid w:val="005B2DBC"/>
    <w:rsid w:val="005B300C"/>
    <w:rsid w:val="005B490B"/>
    <w:rsid w:val="005B5ED9"/>
    <w:rsid w:val="005B7FB2"/>
    <w:rsid w:val="005C0D93"/>
    <w:rsid w:val="005C290B"/>
    <w:rsid w:val="005C33B0"/>
    <w:rsid w:val="005C36EB"/>
    <w:rsid w:val="005C372D"/>
    <w:rsid w:val="005C37BD"/>
    <w:rsid w:val="005C496B"/>
    <w:rsid w:val="005C4DDD"/>
    <w:rsid w:val="005C742E"/>
    <w:rsid w:val="005C75BE"/>
    <w:rsid w:val="005C7D79"/>
    <w:rsid w:val="005D00F1"/>
    <w:rsid w:val="005D097E"/>
    <w:rsid w:val="005D1E45"/>
    <w:rsid w:val="005D2F27"/>
    <w:rsid w:val="005D30A4"/>
    <w:rsid w:val="005D38CB"/>
    <w:rsid w:val="005D3A08"/>
    <w:rsid w:val="005D3FC9"/>
    <w:rsid w:val="005D74CF"/>
    <w:rsid w:val="005E0A65"/>
    <w:rsid w:val="005E10ED"/>
    <w:rsid w:val="005E12F8"/>
    <w:rsid w:val="005E2332"/>
    <w:rsid w:val="005E27D9"/>
    <w:rsid w:val="005E39DE"/>
    <w:rsid w:val="005E474F"/>
    <w:rsid w:val="005E6729"/>
    <w:rsid w:val="005F06FD"/>
    <w:rsid w:val="005F0BBB"/>
    <w:rsid w:val="005F285B"/>
    <w:rsid w:val="005F4561"/>
    <w:rsid w:val="005F51F3"/>
    <w:rsid w:val="005F6D36"/>
    <w:rsid w:val="0060063C"/>
    <w:rsid w:val="006033A0"/>
    <w:rsid w:val="00603798"/>
    <w:rsid w:val="0060396D"/>
    <w:rsid w:val="00605604"/>
    <w:rsid w:val="0060571E"/>
    <w:rsid w:val="00605ABD"/>
    <w:rsid w:val="006061D9"/>
    <w:rsid w:val="00606483"/>
    <w:rsid w:val="00606A79"/>
    <w:rsid w:val="00607808"/>
    <w:rsid w:val="00607B6D"/>
    <w:rsid w:val="00607B7C"/>
    <w:rsid w:val="0061090C"/>
    <w:rsid w:val="0061102A"/>
    <w:rsid w:val="0061122A"/>
    <w:rsid w:val="006136B8"/>
    <w:rsid w:val="00613F61"/>
    <w:rsid w:val="00614357"/>
    <w:rsid w:val="006152EA"/>
    <w:rsid w:val="006164F0"/>
    <w:rsid w:val="00617D31"/>
    <w:rsid w:val="00620572"/>
    <w:rsid w:val="006206B1"/>
    <w:rsid w:val="00620745"/>
    <w:rsid w:val="006216B5"/>
    <w:rsid w:val="00622E63"/>
    <w:rsid w:val="00625C76"/>
    <w:rsid w:val="00626A08"/>
    <w:rsid w:val="00627E2D"/>
    <w:rsid w:val="00630567"/>
    <w:rsid w:val="00630D3A"/>
    <w:rsid w:val="006314F7"/>
    <w:rsid w:val="00633BBB"/>
    <w:rsid w:val="00633BE3"/>
    <w:rsid w:val="00633FBA"/>
    <w:rsid w:val="00635F83"/>
    <w:rsid w:val="00636834"/>
    <w:rsid w:val="00637152"/>
    <w:rsid w:val="0063742A"/>
    <w:rsid w:val="00637BCA"/>
    <w:rsid w:val="00637E57"/>
    <w:rsid w:val="00637F83"/>
    <w:rsid w:val="0064005F"/>
    <w:rsid w:val="006403BD"/>
    <w:rsid w:val="006405C6"/>
    <w:rsid w:val="00642586"/>
    <w:rsid w:val="00643CC1"/>
    <w:rsid w:val="006441A3"/>
    <w:rsid w:val="006453F9"/>
    <w:rsid w:val="00645493"/>
    <w:rsid w:val="006456C0"/>
    <w:rsid w:val="00645A50"/>
    <w:rsid w:val="00646E37"/>
    <w:rsid w:val="00646F0D"/>
    <w:rsid w:val="006471BA"/>
    <w:rsid w:val="00651D87"/>
    <w:rsid w:val="0065225E"/>
    <w:rsid w:val="0065240F"/>
    <w:rsid w:val="00653413"/>
    <w:rsid w:val="00654960"/>
    <w:rsid w:val="00656F38"/>
    <w:rsid w:val="00661A06"/>
    <w:rsid w:val="00663AD2"/>
    <w:rsid w:val="00663D9F"/>
    <w:rsid w:val="00663E0B"/>
    <w:rsid w:val="00665B9E"/>
    <w:rsid w:val="00665D20"/>
    <w:rsid w:val="00666722"/>
    <w:rsid w:val="00670721"/>
    <w:rsid w:val="0067131D"/>
    <w:rsid w:val="0067472F"/>
    <w:rsid w:val="00674C23"/>
    <w:rsid w:val="00674F04"/>
    <w:rsid w:val="00677C28"/>
    <w:rsid w:val="0068179A"/>
    <w:rsid w:val="00682A0E"/>
    <w:rsid w:val="00682AB0"/>
    <w:rsid w:val="00684090"/>
    <w:rsid w:val="006840FB"/>
    <w:rsid w:val="006847E1"/>
    <w:rsid w:val="00684BB3"/>
    <w:rsid w:val="006851DC"/>
    <w:rsid w:val="0068580D"/>
    <w:rsid w:val="00687370"/>
    <w:rsid w:val="0068747D"/>
    <w:rsid w:val="00690A96"/>
    <w:rsid w:val="00690FC5"/>
    <w:rsid w:val="006923A3"/>
    <w:rsid w:val="006932A9"/>
    <w:rsid w:val="00693D25"/>
    <w:rsid w:val="006946CD"/>
    <w:rsid w:val="00695234"/>
    <w:rsid w:val="006A0B9B"/>
    <w:rsid w:val="006A2650"/>
    <w:rsid w:val="006A2C5D"/>
    <w:rsid w:val="006A3029"/>
    <w:rsid w:val="006A3A0C"/>
    <w:rsid w:val="006A3D95"/>
    <w:rsid w:val="006A48B6"/>
    <w:rsid w:val="006A60DD"/>
    <w:rsid w:val="006A74AF"/>
    <w:rsid w:val="006B0E80"/>
    <w:rsid w:val="006B1EC9"/>
    <w:rsid w:val="006B63F4"/>
    <w:rsid w:val="006B75E8"/>
    <w:rsid w:val="006B78C6"/>
    <w:rsid w:val="006B7EBC"/>
    <w:rsid w:val="006C143C"/>
    <w:rsid w:val="006C2602"/>
    <w:rsid w:val="006C2C14"/>
    <w:rsid w:val="006C38C8"/>
    <w:rsid w:val="006C6676"/>
    <w:rsid w:val="006C68B7"/>
    <w:rsid w:val="006D1A4D"/>
    <w:rsid w:val="006D2188"/>
    <w:rsid w:val="006D3D1E"/>
    <w:rsid w:val="006D423F"/>
    <w:rsid w:val="006D48A2"/>
    <w:rsid w:val="006D5B78"/>
    <w:rsid w:val="006D5B95"/>
    <w:rsid w:val="006D5D65"/>
    <w:rsid w:val="006D5D7C"/>
    <w:rsid w:val="006D6939"/>
    <w:rsid w:val="006D6C15"/>
    <w:rsid w:val="006D7699"/>
    <w:rsid w:val="006E1881"/>
    <w:rsid w:val="006E1909"/>
    <w:rsid w:val="006E2353"/>
    <w:rsid w:val="006E437B"/>
    <w:rsid w:val="006E472B"/>
    <w:rsid w:val="006E5719"/>
    <w:rsid w:val="006E6102"/>
    <w:rsid w:val="006E6B8D"/>
    <w:rsid w:val="006E75A0"/>
    <w:rsid w:val="006E7F41"/>
    <w:rsid w:val="006F0DFC"/>
    <w:rsid w:val="006F1C67"/>
    <w:rsid w:val="006F21EB"/>
    <w:rsid w:val="006F3F7B"/>
    <w:rsid w:val="006F5629"/>
    <w:rsid w:val="006F5D8D"/>
    <w:rsid w:val="006F65F0"/>
    <w:rsid w:val="006F665B"/>
    <w:rsid w:val="006F6F62"/>
    <w:rsid w:val="006F75A6"/>
    <w:rsid w:val="00700F08"/>
    <w:rsid w:val="00701E79"/>
    <w:rsid w:val="00703798"/>
    <w:rsid w:val="0070397C"/>
    <w:rsid w:val="00703CC1"/>
    <w:rsid w:val="007041A0"/>
    <w:rsid w:val="007047FB"/>
    <w:rsid w:val="00704FA9"/>
    <w:rsid w:val="00706062"/>
    <w:rsid w:val="00706D08"/>
    <w:rsid w:val="00711D2C"/>
    <w:rsid w:val="0071213C"/>
    <w:rsid w:val="00714E4D"/>
    <w:rsid w:val="00716990"/>
    <w:rsid w:val="007174CD"/>
    <w:rsid w:val="007178D1"/>
    <w:rsid w:val="00717903"/>
    <w:rsid w:val="0072209F"/>
    <w:rsid w:val="00722A15"/>
    <w:rsid w:val="0072331C"/>
    <w:rsid w:val="007233F6"/>
    <w:rsid w:val="00730C5F"/>
    <w:rsid w:val="007324F5"/>
    <w:rsid w:val="0073340C"/>
    <w:rsid w:val="00733E32"/>
    <w:rsid w:val="00734911"/>
    <w:rsid w:val="00734FB8"/>
    <w:rsid w:val="007351FF"/>
    <w:rsid w:val="00735B5C"/>
    <w:rsid w:val="00740BC0"/>
    <w:rsid w:val="00741B2E"/>
    <w:rsid w:val="00741F01"/>
    <w:rsid w:val="00742731"/>
    <w:rsid w:val="00742C04"/>
    <w:rsid w:val="00742FB4"/>
    <w:rsid w:val="0074324D"/>
    <w:rsid w:val="00743AD4"/>
    <w:rsid w:val="00744A0C"/>
    <w:rsid w:val="00745B81"/>
    <w:rsid w:val="0074676E"/>
    <w:rsid w:val="0074686D"/>
    <w:rsid w:val="00750A6F"/>
    <w:rsid w:val="007511D1"/>
    <w:rsid w:val="00752841"/>
    <w:rsid w:val="00752ABD"/>
    <w:rsid w:val="00753B3A"/>
    <w:rsid w:val="0075577D"/>
    <w:rsid w:val="00755D4B"/>
    <w:rsid w:val="00757C31"/>
    <w:rsid w:val="00760802"/>
    <w:rsid w:val="00761B8A"/>
    <w:rsid w:val="0076507E"/>
    <w:rsid w:val="0076632A"/>
    <w:rsid w:val="0076691C"/>
    <w:rsid w:val="00766F57"/>
    <w:rsid w:val="00767A0B"/>
    <w:rsid w:val="007712F3"/>
    <w:rsid w:val="007725D5"/>
    <w:rsid w:val="00772697"/>
    <w:rsid w:val="00772D75"/>
    <w:rsid w:val="007766A0"/>
    <w:rsid w:val="00782E3A"/>
    <w:rsid w:val="00783FD8"/>
    <w:rsid w:val="00784852"/>
    <w:rsid w:val="00785B75"/>
    <w:rsid w:val="00786227"/>
    <w:rsid w:val="00787364"/>
    <w:rsid w:val="00791CF0"/>
    <w:rsid w:val="00792E6A"/>
    <w:rsid w:val="00792F01"/>
    <w:rsid w:val="007932A6"/>
    <w:rsid w:val="007932AD"/>
    <w:rsid w:val="00793C46"/>
    <w:rsid w:val="00794718"/>
    <w:rsid w:val="007A07C0"/>
    <w:rsid w:val="007A1437"/>
    <w:rsid w:val="007A3AC8"/>
    <w:rsid w:val="007A47DF"/>
    <w:rsid w:val="007A493C"/>
    <w:rsid w:val="007A4C87"/>
    <w:rsid w:val="007A5C5D"/>
    <w:rsid w:val="007A7C3F"/>
    <w:rsid w:val="007B0980"/>
    <w:rsid w:val="007B0EEA"/>
    <w:rsid w:val="007B1473"/>
    <w:rsid w:val="007B26E3"/>
    <w:rsid w:val="007B3871"/>
    <w:rsid w:val="007B3A8E"/>
    <w:rsid w:val="007B3BB9"/>
    <w:rsid w:val="007B4672"/>
    <w:rsid w:val="007B51CB"/>
    <w:rsid w:val="007B6F90"/>
    <w:rsid w:val="007B72D7"/>
    <w:rsid w:val="007C0CDF"/>
    <w:rsid w:val="007C0F81"/>
    <w:rsid w:val="007C1560"/>
    <w:rsid w:val="007C27C7"/>
    <w:rsid w:val="007C5AB5"/>
    <w:rsid w:val="007C5D36"/>
    <w:rsid w:val="007C667F"/>
    <w:rsid w:val="007C76DC"/>
    <w:rsid w:val="007C76F5"/>
    <w:rsid w:val="007C7EB8"/>
    <w:rsid w:val="007D0344"/>
    <w:rsid w:val="007D0A9D"/>
    <w:rsid w:val="007D1442"/>
    <w:rsid w:val="007D2CBD"/>
    <w:rsid w:val="007D371D"/>
    <w:rsid w:val="007D3A0B"/>
    <w:rsid w:val="007D4BA1"/>
    <w:rsid w:val="007D5090"/>
    <w:rsid w:val="007D51C4"/>
    <w:rsid w:val="007D5B54"/>
    <w:rsid w:val="007D7414"/>
    <w:rsid w:val="007E15C8"/>
    <w:rsid w:val="007E1A4C"/>
    <w:rsid w:val="007E49EE"/>
    <w:rsid w:val="007E4D90"/>
    <w:rsid w:val="007E5FA2"/>
    <w:rsid w:val="007E741B"/>
    <w:rsid w:val="007E775E"/>
    <w:rsid w:val="007E7B18"/>
    <w:rsid w:val="007F11FF"/>
    <w:rsid w:val="007F13F1"/>
    <w:rsid w:val="007F2A52"/>
    <w:rsid w:val="007F3053"/>
    <w:rsid w:val="007F329E"/>
    <w:rsid w:val="007F4F40"/>
    <w:rsid w:val="007F5BAF"/>
    <w:rsid w:val="007F768C"/>
    <w:rsid w:val="007F77DC"/>
    <w:rsid w:val="007F7E69"/>
    <w:rsid w:val="008018A9"/>
    <w:rsid w:val="00801D08"/>
    <w:rsid w:val="00802444"/>
    <w:rsid w:val="008024DD"/>
    <w:rsid w:val="008026DB"/>
    <w:rsid w:val="0080480B"/>
    <w:rsid w:val="00804CE7"/>
    <w:rsid w:val="00804DD5"/>
    <w:rsid w:val="008059C4"/>
    <w:rsid w:val="008060F1"/>
    <w:rsid w:val="008061CB"/>
    <w:rsid w:val="00810FA2"/>
    <w:rsid w:val="00813111"/>
    <w:rsid w:val="00813820"/>
    <w:rsid w:val="00814522"/>
    <w:rsid w:val="0081662B"/>
    <w:rsid w:val="00821ACE"/>
    <w:rsid w:val="008224AE"/>
    <w:rsid w:val="00822EEA"/>
    <w:rsid w:val="008248DA"/>
    <w:rsid w:val="00824F90"/>
    <w:rsid w:val="00824FEF"/>
    <w:rsid w:val="0083074A"/>
    <w:rsid w:val="00831204"/>
    <w:rsid w:val="00831468"/>
    <w:rsid w:val="00831EAD"/>
    <w:rsid w:val="00831F8C"/>
    <w:rsid w:val="00832B6F"/>
    <w:rsid w:val="008341C7"/>
    <w:rsid w:val="008368A2"/>
    <w:rsid w:val="00837A58"/>
    <w:rsid w:val="0084140A"/>
    <w:rsid w:val="00841D87"/>
    <w:rsid w:val="0084234A"/>
    <w:rsid w:val="008436F6"/>
    <w:rsid w:val="008437D5"/>
    <w:rsid w:val="00843B00"/>
    <w:rsid w:val="00843C38"/>
    <w:rsid w:val="00843E99"/>
    <w:rsid w:val="00844122"/>
    <w:rsid w:val="0084433B"/>
    <w:rsid w:val="0084458C"/>
    <w:rsid w:val="00844EB0"/>
    <w:rsid w:val="0084540C"/>
    <w:rsid w:val="00845563"/>
    <w:rsid w:val="00845F1D"/>
    <w:rsid w:val="00846816"/>
    <w:rsid w:val="00847E19"/>
    <w:rsid w:val="0085044A"/>
    <w:rsid w:val="008510E2"/>
    <w:rsid w:val="00851403"/>
    <w:rsid w:val="008534FD"/>
    <w:rsid w:val="00853F37"/>
    <w:rsid w:val="00855F26"/>
    <w:rsid w:val="00856AA5"/>
    <w:rsid w:val="008570D2"/>
    <w:rsid w:val="00860C59"/>
    <w:rsid w:val="0086358E"/>
    <w:rsid w:val="00864617"/>
    <w:rsid w:val="0086464C"/>
    <w:rsid w:val="008646EF"/>
    <w:rsid w:val="00864CCA"/>
    <w:rsid w:val="0086548B"/>
    <w:rsid w:val="00866718"/>
    <w:rsid w:val="0087006A"/>
    <w:rsid w:val="008702D2"/>
    <w:rsid w:val="008728E3"/>
    <w:rsid w:val="00872C55"/>
    <w:rsid w:val="0087348A"/>
    <w:rsid w:val="00873491"/>
    <w:rsid w:val="00873760"/>
    <w:rsid w:val="00873F1F"/>
    <w:rsid w:val="00875446"/>
    <w:rsid w:val="00880716"/>
    <w:rsid w:val="008807B4"/>
    <w:rsid w:val="00881C34"/>
    <w:rsid w:val="00882015"/>
    <w:rsid w:val="00883A69"/>
    <w:rsid w:val="008844A2"/>
    <w:rsid w:val="0088452D"/>
    <w:rsid w:val="0088509F"/>
    <w:rsid w:val="00887105"/>
    <w:rsid w:val="00887524"/>
    <w:rsid w:val="0088796A"/>
    <w:rsid w:val="00887AF6"/>
    <w:rsid w:val="00891080"/>
    <w:rsid w:val="00891382"/>
    <w:rsid w:val="00891995"/>
    <w:rsid w:val="00891AF7"/>
    <w:rsid w:val="00892477"/>
    <w:rsid w:val="00892AD1"/>
    <w:rsid w:val="00895FBF"/>
    <w:rsid w:val="0089742D"/>
    <w:rsid w:val="008A0490"/>
    <w:rsid w:val="008A057B"/>
    <w:rsid w:val="008A0960"/>
    <w:rsid w:val="008A3972"/>
    <w:rsid w:val="008A4C0B"/>
    <w:rsid w:val="008A4D00"/>
    <w:rsid w:val="008A60E9"/>
    <w:rsid w:val="008A6A88"/>
    <w:rsid w:val="008A6C33"/>
    <w:rsid w:val="008B03C1"/>
    <w:rsid w:val="008B0544"/>
    <w:rsid w:val="008B16E8"/>
    <w:rsid w:val="008B312A"/>
    <w:rsid w:val="008B4008"/>
    <w:rsid w:val="008B5B94"/>
    <w:rsid w:val="008B661A"/>
    <w:rsid w:val="008C0A93"/>
    <w:rsid w:val="008C1691"/>
    <w:rsid w:val="008C1796"/>
    <w:rsid w:val="008C1B65"/>
    <w:rsid w:val="008C26DF"/>
    <w:rsid w:val="008C3DEF"/>
    <w:rsid w:val="008C5905"/>
    <w:rsid w:val="008C75A5"/>
    <w:rsid w:val="008D176A"/>
    <w:rsid w:val="008D20F1"/>
    <w:rsid w:val="008D226C"/>
    <w:rsid w:val="008D2737"/>
    <w:rsid w:val="008D3B99"/>
    <w:rsid w:val="008D3DFD"/>
    <w:rsid w:val="008D5BA2"/>
    <w:rsid w:val="008D665D"/>
    <w:rsid w:val="008D7F02"/>
    <w:rsid w:val="008E09C7"/>
    <w:rsid w:val="008E1668"/>
    <w:rsid w:val="008E25F4"/>
    <w:rsid w:val="008E4668"/>
    <w:rsid w:val="008E735E"/>
    <w:rsid w:val="008E74C8"/>
    <w:rsid w:val="008F0936"/>
    <w:rsid w:val="008F0FDD"/>
    <w:rsid w:val="008F101D"/>
    <w:rsid w:val="008F2D01"/>
    <w:rsid w:val="008F3461"/>
    <w:rsid w:val="008F3BBB"/>
    <w:rsid w:val="00901B01"/>
    <w:rsid w:val="00901EE6"/>
    <w:rsid w:val="00903FA8"/>
    <w:rsid w:val="00904BD8"/>
    <w:rsid w:val="00905528"/>
    <w:rsid w:val="0090684F"/>
    <w:rsid w:val="00907F98"/>
    <w:rsid w:val="00910066"/>
    <w:rsid w:val="00910BD2"/>
    <w:rsid w:val="0091190F"/>
    <w:rsid w:val="009125A7"/>
    <w:rsid w:val="009133DC"/>
    <w:rsid w:val="009151CB"/>
    <w:rsid w:val="00915388"/>
    <w:rsid w:val="009168BE"/>
    <w:rsid w:val="009175FF"/>
    <w:rsid w:val="00917A1E"/>
    <w:rsid w:val="009206EF"/>
    <w:rsid w:val="00920BEA"/>
    <w:rsid w:val="00921421"/>
    <w:rsid w:val="009214BE"/>
    <w:rsid w:val="00923406"/>
    <w:rsid w:val="00924713"/>
    <w:rsid w:val="009258A8"/>
    <w:rsid w:val="00927149"/>
    <w:rsid w:val="009275AE"/>
    <w:rsid w:val="00927620"/>
    <w:rsid w:val="00927859"/>
    <w:rsid w:val="009340D1"/>
    <w:rsid w:val="00935D83"/>
    <w:rsid w:val="009369C7"/>
    <w:rsid w:val="00937CCB"/>
    <w:rsid w:val="009409A0"/>
    <w:rsid w:val="00941A81"/>
    <w:rsid w:val="00942234"/>
    <w:rsid w:val="00942C8B"/>
    <w:rsid w:val="00943987"/>
    <w:rsid w:val="00943AE3"/>
    <w:rsid w:val="00943C94"/>
    <w:rsid w:val="0094460B"/>
    <w:rsid w:val="0094610E"/>
    <w:rsid w:val="00947812"/>
    <w:rsid w:val="00947BA1"/>
    <w:rsid w:val="00950F6C"/>
    <w:rsid w:val="009513C8"/>
    <w:rsid w:val="0095169A"/>
    <w:rsid w:val="00951D50"/>
    <w:rsid w:val="00952CDF"/>
    <w:rsid w:val="00952F9A"/>
    <w:rsid w:val="00954293"/>
    <w:rsid w:val="0095442D"/>
    <w:rsid w:val="009546CD"/>
    <w:rsid w:val="0095476A"/>
    <w:rsid w:val="00954B94"/>
    <w:rsid w:val="00954D76"/>
    <w:rsid w:val="00954EAF"/>
    <w:rsid w:val="00955131"/>
    <w:rsid w:val="009551F1"/>
    <w:rsid w:val="00955E29"/>
    <w:rsid w:val="00956324"/>
    <w:rsid w:val="0095711F"/>
    <w:rsid w:val="00957979"/>
    <w:rsid w:val="00957D05"/>
    <w:rsid w:val="00961B9E"/>
    <w:rsid w:val="00961EF9"/>
    <w:rsid w:val="009651B3"/>
    <w:rsid w:val="00966211"/>
    <w:rsid w:val="00967B6F"/>
    <w:rsid w:val="0097194B"/>
    <w:rsid w:val="00972AE3"/>
    <w:rsid w:val="00973399"/>
    <w:rsid w:val="0097465D"/>
    <w:rsid w:val="009749F4"/>
    <w:rsid w:val="00975B2C"/>
    <w:rsid w:val="00981A2C"/>
    <w:rsid w:val="00981E26"/>
    <w:rsid w:val="00981F9A"/>
    <w:rsid w:val="00981FD6"/>
    <w:rsid w:val="0098246C"/>
    <w:rsid w:val="00982873"/>
    <w:rsid w:val="00982F5D"/>
    <w:rsid w:val="00987BA0"/>
    <w:rsid w:val="00987C3A"/>
    <w:rsid w:val="00992627"/>
    <w:rsid w:val="009927CE"/>
    <w:rsid w:val="00992F2B"/>
    <w:rsid w:val="009937B1"/>
    <w:rsid w:val="009939C4"/>
    <w:rsid w:val="00994599"/>
    <w:rsid w:val="009948D9"/>
    <w:rsid w:val="00995BD4"/>
    <w:rsid w:val="0099769B"/>
    <w:rsid w:val="00997B6E"/>
    <w:rsid w:val="00997C52"/>
    <w:rsid w:val="00997C85"/>
    <w:rsid w:val="009A1313"/>
    <w:rsid w:val="009A3EC9"/>
    <w:rsid w:val="009A40AB"/>
    <w:rsid w:val="009A6B91"/>
    <w:rsid w:val="009A7C8B"/>
    <w:rsid w:val="009B0A0F"/>
    <w:rsid w:val="009B113A"/>
    <w:rsid w:val="009B2493"/>
    <w:rsid w:val="009B3173"/>
    <w:rsid w:val="009B31F3"/>
    <w:rsid w:val="009B3891"/>
    <w:rsid w:val="009B38C1"/>
    <w:rsid w:val="009B3C2F"/>
    <w:rsid w:val="009B43F6"/>
    <w:rsid w:val="009B510E"/>
    <w:rsid w:val="009B53F8"/>
    <w:rsid w:val="009B722F"/>
    <w:rsid w:val="009B73F2"/>
    <w:rsid w:val="009B7574"/>
    <w:rsid w:val="009C0AE5"/>
    <w:rsid w:val="009C2431"/>
    <w:rsid w:val="009C2585"/>
    <w:rsid w:val="009C3713"/>
    <w:rsid w:val="009C3FA6"/>
    <w:rsid w:val="009C408F"/>
    <w:rsid w:val="009C468D"/>
    <w:rsid w:val="009C4E55"/>
    <w:rsid w:val="009C7010"/>
    <w:rsid w:val="009D239F"/>
    <w:rsid w:val="009D24D0"/>
    <w:rsid w:val="009D3149"/>
    <w:rsid w:val="009D42D7"/>
    <w:rsid w:val="009D44F8"/>
    <w:rsid w:val="009D4FE8"/>
    <w:rsid w:val="009D5095"/>
    <w:rsid w:val="009D643E"/>
    <w:rsid w:val="009D71B6"/>
    <w:rsid w:val="009D7EE4"/>
    <w:rsid w:val="009E0009"/>
    <w:rsid w:val="009E1984"/>
    <w:rsid w:val="009E279B"/>
    <w:rsid w:val="009E3016"/>
    <w:rsid w:val="009E4660"/>
    <w:rsid w:val="009E63D2"/>
    <w:rsid w:val="009E6917"/>
    <w:rsid w:val="009E6BDD"/>
    <w:rsid w:val="009E708E"/>
    <w:rsid w:val="009F09CC"/>
    <w:rsid w:val="009F10B4"/>
    <w:rsid w:val="009F5F7D"/>
    <w:rsid w:val="00A005EB"/>
    <w:rsid w:val="00A01F6C"/>
    <w:rsid w:val="00A0295B"/>
    <w:rsid w:val="00A02F83"/>
    <w:rsid w:val="00A03D24"/>
    <w:rsid w:val="00A04552"/>
    <w:rsid w:val="00A0554E"/>
    <w:rsid w:val="00A06189"/>
    <w:rsid w:val="00A06436"/>
    <w:rsid w:val="00A0705D"/>
    <w:rsid w:val="00A079BC"/>
    <w:rsid w:val="00A114A3"/>
    <w:rsid w:val="00A11581"/>
    <w:rsid w:val="00A12280"/>
    <w:rsid w:val="00A12ED4"/>
    <w:rsid w:val="00A137AC"/>
    <w:rsid w:val="00A146A3"/>
    <w:rsid w:val="00A15871"/>
    <w:rsid w:val="00A15A61"/>
    <w:rsid w:val="00A166D6"/>
    <w:rsid w:val="00A16B63"/>
    <w:rsid w:val="00A171C9"/>
    <w:rsid w:val="00A2082C"/>
    <w:rsid w:val="00A20E64"/>
    <w:rsid w:val="00A2163B"/>
    <w:rsid w:val="00A2592C"/>
    <w:rsid w:val="00A320A5"/>
    <w:rsid w:val="00A32AED"/>
    <w:rsid w:val="00A3334D"/>
    <w:rsid w:val="00A344D3"/>
    <w:rsid w:val="00A36809"/>
    <w:rsid w:val="00A36A59"/>
    <w:rsid w:val="00A402A7"/>
    <w:rsid w:val="00A42141"/>
    <w:rsid w:val="00A42FBB"/>
    <w:rsid w:val="00A45A18"/>
    <w:rsid w:val="00A45C25"/>
    <w:rsid w:val="00A45CFA"/>
    <w:rsid w:val="00A46E89"/>
    <w:rsid w:val="00A47893"/>
    <w:rsid w:val="00A47A7E"/>
    <w:rsid w:val="00A50A08"/>
    <w:rsid w:val="00A50B7C"/>
    <w:rsid w:val="00A535BC"/>
    <w:rsid w:val="00A54524"/>
    <w:rsid w:val="00A5549F"/>
    <w:rsid w:val="00A5753B"/>
    <w:rsid w:val="00A600F3"/>
    <w:rsid w:val="00A614F9"/>
    <w:rsid w:val="00A616D0"/>
    <w:rsid w:val="00A62673"/>
    <w:rsid w:val="00A630A2"/>
    <w:rsid w:val="00A634FD"/>
    <w:rsid w:val="00A6612B"/>
    <w:rsid w:val="00A665F2"/>
    <w:rsid w:val="00A67616"/>
    <w:rsid w:val="00A67812"/>
    <w:rsid w:val="00A67A94"/>
    <w:rsid w:val="00A67E38"/>
    <w:rsid w:val="00A67FBF"/>
    <w:rsid w:val="00A727AD"/>
    <w:rsid w:val="00A74A41"/>
    <w:rsid w:val="00A74C1B"/>
    <w:rsid w:val="00A75437"/>
    <w:rsid w:val="00A77266"/>
    <w:rsid w:val="00A77A1F"/>
    <w:rsid w:val="00A77EFE"/>
    <w:rsid w:val="00A77FC0"/>
    <w:rsid w:val="00A8185D"/>
    <w:rsid w:val="00A81D09"/>
    <w:rsid w:val="00A83092"/>
    <w:rsid w:val="00A838C8"/>
    <w:rsid w:val="00A849C5"/>
    <w:rsid w:val="00A8640D"/>
    <w:rsid w:val="00A87316"/>
    <w:rsid w:val="00A90335"/>
    <w:rsid w:val="00A908C4"/>
    <w:rsid w:val="00A90B19"/>
    <w:rsid w:val="00A9117A"/>
    <w:rsid w:val="00A91337"/>
    <w:rsid w:val="00A91BF9"/>
    <w:rsid w:val="00A91E5C"/>
    <w:rsid w:val="00A91F0D"/>
    <w:rsid w:val="00A92417"/>
    <w:rsid w:val="00A942D0"/>
    <w:rsid w:val="00A94394"/>
    <w:rsid w:val="00A95189"/>
    <w:rsid w:val="00A959A4"/>
    <w:rsid w:val="00AA1FFB"/>
    <w:rsid w:val="00AA2697"/>
    <w:rsid w:val="00AA3438"/>
    <w:rsid w:val="00AA451C"/>
    <w:rsid w:val="00AA51A4"/>
    <w:rsid w:val="00AA6392"/>
    <w:rsid w:val="00AA691C"/>
    <w:rsid w:val="00AA774F"/>
    <w:rsid w:val="00AB1355"/>
    <w:rsid w:val="00AB32F6"/>
    <w:rsid w:val="00AB342A"/>
    <w:rsid w:val="00AB6258"/>
    <w:rsid w:val="00AB667B"/>
    <w:rsid w:val="00AB6AB8"/>
    <w:rsid w:val="00AB73E9"/>
    <w:rsid w:val="00AC0CBD"/>
    <w:rsid w:val="00AC1A93"/>
    <w:rsid w:val="00AC379A"/>
    <w:rsid w:val="00AC37CE"/>
    <w:rsid w:val="00AD018C"/>
    <w:rsid w:val="00AD0F6C"/>
    <w:rsid w:val="00AD1C8C"/>
    <w:rsid w:val="00AD269B"/>
    <w:rsid w:val="00AD2C38"/>
    <w:rsid w:val="00AD7E74"/>
    <w:rsid w:val="00AE0174"/>
    <w:rsid w:val="00AE0429"/>
    <w:rsid w:val="00AE130E"/>
    <w:rsid w:val="00AE1C95"/>
    <w:rsid w:val="00AE2EB9"/>
    <w:rsid w:val="00AE3A5D"/>
    <w:rsid w:val="00AE43D2"/>
    <w:rsid w:val="00AE4DB6"/>
    <w:rsid w:val="00AE4EBB"/>
    <w:rsid w:val="00AE5D99"/>
    <w:rsid w:val="00AE67DB"/>
    <w:rsid w:val="00AE6D45"/>
    <w:rsid w:val="00AE702A"/>
    <w:rsid w:val="00AE7B7E"/>
    <w:rsid w:val="00AF13B0"/>
    <w:rsid w:val="00AF499F"/>
    <w:rsid w:val="00AF5FC1"/>
    <w:rsid w:val="00B00C65"/>
    <w:rsid w:val="00B015BC"/>
    <w:rsid w:val="00B019BD"/>
    <w:rsid w:val="00B01DAB"/>
    <w:rsid w:val="00B02B11"/>
    <w:rsid w:val="00B02BFC"/>
    <w:rsid w:val="00B04134"/>
    <w:rsid w:val="00B04C75"/>
    <w:rsid w:val="00B06AC8"/>
    <w:rsid w:val="00B07D53"/>
    <w:rsid w:val="00B07F41"/>
    <w:rsid w:val="00B11025"/>
    <w:rsid w:val="00B11FEC"/>
    <w:rsid w:val="00B12745"/>
    <w:rsid w:val="00B14E08"/>
    <w:rsid w:val="00B15889"/>
    <w:rsid w:val="00B15B28"/>
    <w:rsid w:val="00B1647F"/>
    <w:rsid w:val="00B16E51"/>
    <w:rsid w:val="00B1743C"/>
    <w:rsid w:val="00B17583"/>
    <w:rsid w:val="00B2076D"/>
    <w:rsid w:val="00B20D19"/>
    <w:rsid w:val="00B20E7F"/>
    <w:rsid w:val="00B217FD"/>
    <w:rsid w:val="00B21BE5"/>
    <w:rsid w:val="00B21E24"/>
    <w:rsid w:val="00B224EB"/>
    <w:rsid w:val="00B22660"/>
    <w:rsid w:val="00B22E29"/>
    <w:rsid w:val="00B239AC"/>
    <w:rsid w:val="00B25E2D"/>
    <w:rsid w:val="00B26B26"/>
    <w:rsid w:val="00B271C6"/>
    <w:rsid w:val="00B30262"/>
    <w:rsid w:val="00B307CB"/>
    <w:rsid w:val="00B31425"/>
    <w:rsid w:val="00B31639"/>
    <w:rsid w:val="00B34B1E"/>
    <w:rsid w:val="00B359F8"/>
    <w:rsid w:val="00B37BBD"/>
    <w:rsid w:val="00B408F0"/>
    <w:rsid w:val="00B41A2B"/>
    <w:rsid w:val="00B41EAF"/>
    <w:rsid w:val="00B42464"/>
    <w:rsid w:val="00B429D6"/>
    <w:rsid w:val="00B43201"/>
    <w:rsid w:val="00B448D9"/>
    <w:rsid w:val="00B44F6D"/>
    <w:rsid w:val="00B457C2"/>
    <w:rsid w:val="00B45872"/>
    <w:rsid w:val="00B458BD"/>
    <w:rsid w:val="00B5117E"/>
    <w:rsid w:val="00B511DD"/>
    <w:rsid w:val="00B52030"/>
    <w:rsid w:val="00B52875"/>
    <w:rsid w:val="00B535E1"/>
    <w:rsid w:val="00B53D51"/>
    <w:rsid w:val="00B54772"/>
    <w:rsid w:val="00B54DA4"/>
    <w:rsid w:val="00B5573F"/>
    <w:rsid w:val="00B572E0"/>
    <w:rsid w:val="00B5742A"/>
    <w:rsid w:val="00B60313"/>
    <w:rsid w:val="00B60B8D"/>
    <w:rsid w:val="00B60C1A"/>
    <w:rsid w:val="00B61AF5"/>
    <w:rsid w:val="00B61C9D"/>
    <w:rsid w:val="00B61F2A"/>
    <w:rsid w:val="00B63446"/>
    <w:rsid w:val="00B63CB5"/>
    <w:rsid w:val="00B641A9"/>
    <w:rsid w:val="00B6522E"/>
    <w:rsid w:val="00B656C9"/>
    <w:rsid w:val="00B65964"/>
    <w:rsid w:val="00B662DC"/>
    <w:rsid w:val="00B66B29"/>
    <w:rsid w:val="00B66D4A"/>
    <w:rsid w:val="00B671DD"/>
    <w:rsid w:val="00B676DC"/>
    <w:rsid w:val="00B70CF2"/>
    <w:rsid w:val="00B7150E"/>
    <w:rsid w:val="00B716DA"/>
    <w:rsid w:val="00B72343"/>
    <w:rsid w:val="00B72451"/>
    <w:rsid w:val="00B72562"/>
    <w:rsid w:val="00B73041"/>
    <w:rsid w:val="00B731B9"/>
    <w:rsid w:val="00B74C73"/>
    <w:rsid w:val="00B81FE6"/>
    <w:rsid w:val="00B831E8"/>
    <w:rsid w:val="00B831E9"/>
    <w:rsid w:val="00B848EA"/>
    <w:rsid w:val="00B876D9"/>
    <w:rsid w:val="00B877B9"/>
    <w:rsid w:val="00B87B0B"/>
    <w:rsid w:val="00B87B20"/>
    <w:rsid w:val="00B915E7"/>
    <w:rsid w:val="00B92E6D"/>
    <w:rsid w:val="00BA29C9"/>
    <w:rsid w:val="00BA3C7E"/>
    <w:rsid w:val="00BA3ED0"/>
    <w:rsid w:val="00BA42FD"/>
    <w:rsid w:val="00BA44C0"/>
    <w:rsid w:val="00BA4A3B"/>
    <w:rsid w:val="00BB055C"/>
    <w:rsid w:val="00BB12EF"/>
    <w:rsid w:val="00BB1E69"/>
    <w:rsid w:val="00BB2D7D"/>
    <w:rsid w:val="00BB49BD"/>
    <w:rsid w:val="00BB4F29"/>
    <w:rsid w:val="00BB56ED"/>
    <w:rsid w:val="00BB5FFA"/>
    <w:rsid w:val="00BC267C"/>
    <w:rsid w:val="00BC2F58"/>
    <w:rsid w:val="00BC4768"/>
    <w:rsid w:val="00BC5DAE"/>
    <w:rsid w:val="00BD102A"/>
    <w:rsid w:val="00BD10B6"/>
    <w:rsid w:val="00BD14C2"/>
    <w:rsid w:val="00BD151D"/>
    <w:rsid w:val="00BD1710"/>
    <w:rsid w:val="00BD17E1"/>
    <w:rsid w:val="00BD3128"/>
    <w:rsid w:val="00BD464B"/>
    <w:rsid w:val="00BD49ED"/>
    <w:rsid w:val="00BD53F9"/>
    <w:rsid w:val="00BD5BCE"/>
    <w:rsid w:val="00BE0C1A"/>
    <w:rsid w:val="00BE1326"/>
    <w:rsid w:val="00BE177B"/>
    <w:rsid w:val="00BE27F4"/>
    <w:rsid w:val="00BE4763"/>
    <w:rsid w:val="00BE47B8"/>
    <w:rsid w:val="00BE502E"/>
    <w:rsid w:val="00BE52AB"/>
    <w:rsid w:val="00BE63A6"/>
    <w:rsid w:val="00BE6BAE"/>
    <w:rsid w:val="00BF0091"/>
    <w:rsid w:val="00BF2269"/>
    <w:rsid w:val="00BF411D"/>
    <w:rsid w:val="00BF419E"/>
    <w:rsid w:val="00BF73AC"/>
    <w:rsid w:val="00BF7409"/>
    <w:rsid w:val="00BF7A86"/>
    <w:rsid w:val="00C01C13"/>
    <w:rsid w:val="00C01E06"/>
    <w:rsid w:val="00C02271"/>
    <w:rsid w:val="00C04DCF"/>
    <w:rsid w:val="00C06639"/>
    <w:rsid w:val="00C07AC1"/>
    <w:rsid w:val="00C106DF"/>
    <w:rsid w:val="00C110C8"/>
    <w:rsid w:val="00C111D6"/>
    <w:rsid w:val="00C11E52"/>
    <w:rsid w:val="00C131C3"/>
    <w:rsid w:val="00C17562"/>
    <w:rsid w:val="00C2011B"/>
    <w:rsid w:val="00C20620"/>
    <w:rsid w:val="00C20DAF"/>
    <w:rsid w:val="00C21EC2"/>
    <w:rsid w:val="00C228AF"/>
    <w:rsid w:val="00C2331D"/>
    <w:rsid w:val="00C24869"/>
    <w:rsid w:val="00C24BC2"/>
    <w:rsid w:val="00C27816"/>
    <w:rsid w:val="00C30AF1"/>
    <w:rsid w:val="00C31ADB"/>
    <w:rsid w:val="00C31AEC"/>
    <w:rsid w:val="00C32D00"/>
    <w:rsid w:val="00C33E54"/>
    <w:rsid w:val="00C34220"/>
    <w:rsid w:val="00C36CCD"/>
    <w:rsid w:val="00C4040E"/>
    <w:rsid w:val="00C40952"/>
    <w:rsid w:val="00C40E2B"/>
    <w:rsid w:val="00C41EB1"/>
    <w:rsid w:val="00C43106"/>
    <w:rsid w:val="00C43131"/>
    <w:rsid w:val="00C432D5"/>
    <w:rsid w:val="00C4360F"/>
    <w:rsid w:val="00C44385"/>
    <w:rsid w:val="00C44657"/>
    <w:rsid w:val="00C471A0"/>
    <w:rsid w:val="00C47306"/>
    <w:rsid w:val="00C4755C"/>
    <w:rsid w:val="00C479B5"/>
    <w:rsid w:val="00C50D91"/>
    <w:rsid w:val="00C50DD7"/>
    <w:rsid w:val="00C51046"/>
    <w:rsid w:val="00C51317"/>
    <w:rsid w:val="00C5195B"/>
    <w:rsid w:val="00C530C9"/>
    <w:rsid w:val="00C54043"/>
    <w:rsid w:val="00C559B1"/>
    <w:rsid w:val="00C5643C"/>
    <w:rsid w:val="00C57114"/>
    <w:rsid w:val="00C613C3"/>
    <w:rsid w:val="00C61405"/>
    <w:rsid w:val="00C61D0F"/>
    <w:rsid w:val="00C62474"/>
    <w:rsid w:val="00C62CC8"/>
    <w:rsid w:val="00C63B35"/>
    <w:rsid w:val="00C646FD"/>
    <w:rsid w:val="00C64927"/>
    <w:rsid w:val="00C66430"/>
    <w:rsid w:val="00C70693"/>
    <w:rsid w:val="00C71010"/>
    <w:rsid w:val="00C7377D"/>
    <w:rsid w:val="00C75522"/>
    <w:rsid w:val="00C762FE"/>
    <w:rsid w:val="00C76C53"/>
    <w:rsid w:val="00C80026"/>
    <w:rsid w:val="00C8015D"/>
    <w:rsid w:val="00C8067B"/>
    <w:rsid w:val="00C81B2F"/>
    <w:rsid w:val="00C81F57"/>
    <w:rsid w:val="00C828B9"/>
    <w:rsid w:val="00C83A4B"/>
    <w:rsid w:val="00C84832"/>
    <w:rsid w:val="00C8583D"/>
    <w:rsid w:val="00C902A2"/>
    <w:rsid w:val="00C913D6"/>
    <w:rsid w:val="00C919AD"/>
    <w:rsid w:val="00C9238D"/>
    <w:rsid w:val="00C952FA"/>
    <w:rsid w:val="00C96368"/>
    <w:rsid w:val="00C9671C"/>
    <w:rsid w:val="00C97056"/>
    <w:rsid w:val="00C977F5"/>
    <w:rsid w:val="00C97A0B"/>
    <w:rsid w:val="00CA0121"/>
    <w:rsid w:val="00CA0228"/>
    <w:rsid w:val="00CA0367"/>
    <w:rsid w:val="00CA3DA1"/>
    <w:rsid w:val="00CA4523"/>
    <w:rsid w:val="00CA4AAF"/>
    <w:rsid w:val="00CA720E"/>
    <w:rsid w:val="00CB0CFA"/>
    <w:rsid w:val="00CB1AFC"/>
    <w:rsid w:val="00CB2D38"/>
    <w:rsid w:val="00CB3283"/>
    <w:rsid w:val="00CB3614"/>
    <w:rsid w:val="00CB57E8"/>
    <w:rsid w:val="00CB5889"/>
    <w:rsid w:val="00CB6B3D"/>
    <w:rsid w:val="00CC069A"/>
    <w:rsid w:val="00CC147F"/>
    <w:rsid w:val="00CC4C28"/>
    <w:rsid w:val="00CC5A99"/>
    <w:rsid w:val="00CC66A4"/>
    <w:rsid w:val="00CC66CA"/>
    <w:rsid w:val="00CD059D"/>
    <w:rsid w:val="00CD226A"/>
    <w:rsid w:val="00CD36E1"/>
    <w:rsid w:val="00CD41AB"/>
    <w:rsid w:val="00CD543C"/>
    <w:rsid w:val="00CD62B7"/>
    <w:rsid w:val="00CD6BB4"/>
    <w:rsid w:val="00CD7B6C"/>
    <w:rsid w:val="00CD7E0F"/>
    <w:rsid w:val="00CD7E7A"/>
    <w:rsid w:val="00CE0458"/>
    <w:rsid w:val="00CE0E5D"/>
    <w:rsid w:val="00CE1DBF"/>
    <w:rsid w:val="00CE21E6"/>
    <w:rsid w:val="00CE30CF"/>
    <w:rsid w:val="00CE34F5"/>
    <w:rsid w:val="00CE380A"/>
    <w:rsid w:val="00CE3C0E"/>
    <w:rsid w:val="00CE3CCC"/>
    <w:rsid w:val="00CE447D"/>
    <w:rsid w:val="00CE4BE0"/>
    <w:rsid w:val="00CE5BB0"/>
    <w:rsid w:val="00CE5C01"/>
    <w:rsid w:val="00CE6282"/>
    <w:rsid w:val="00CE6F0E"/>
    <w:rsid w:val="00CE7C96"/>
    <w:rsid w:val="00CE7E75"/>
    <w:rsid w:val="00CF0B5D"/>
    <w:rsid w:val="00CF258A"/>
    <w:rsid w:val="00CF53F8"/>
    <w:rsid w:val="00CF5962"/>
    <w:rsid w:val="00CF7986"/>
    <w:rsid w:val="00CF7F60"/>
    <w:rsid w:val="00D0099D"/>
    <w:rsid w:val="00D03B3F"/>
    <w:rsid w:val="00D04BFD"/>
    <w:rsid w:val="00D056F1"/>
    <w:rsid w:val="00D05E72"/>
    <w:rsid w:val="00D074F2"/>
    <w:rsid w:val="00D07A2B"/>
    <w:rsid w:val="00D07E3A"/>
    <w:rsid w:val="00D101E2"/>
    <w:rsid w:val="00D10670"/>
    <w:rsid w:val="00D119C9"/>
    <w:rsid w:val="00D11D40"/>
    <w:rsid w:val="00D12019"/>
    <w:rsid w:val="00D135B6"/>
    <w:rsid w:val="00D1478E"/>
    <w:rsid w:val="00D15D95"/>
    <w:rsid w:val="00D15E30"/>
    <w:rsid w:val="00D20193"/>
    <w:rsid w:val="00D2074C"/>
    <w:rsid w:val="00D226D0"/>
    <w:rsid w:val="00D23355"/>
    <w:rsid w:val="00D24235"/>
    <w:rsid w:val="00D27810"/>
    <w:rsid w:val="00D3003C"/>
    <w:rsid w:val="00D31222"/>
    <w:rsid w:val="00D31475"/>
    <w:rsid w:val="00D318F1"/>
    <w:rsid w:val="00D3243E"/>
    <w:rsid w:val="00D329C2"/>
    <w:rsid w:val="00D36670"/>
    <w:rsid w:val="00D404C0"/>
    <w:rsid w:val="00D437C7"/>
    <w:rsid w:val="00D43B16"/>
    <w:rsid w:val="00D44AAF"/>
    <w:rsid w:val="00D44B9C"/>
    <w:rsid w:val="00D4782C"/>
    <w:rsid w:val="00D50C63"/>
    <w:rsid w:val="00D549EA"/>
    <w:rsid w:val="00D57411"/>
    <w:rsid w:val="00D600F6"/>
    <w:rsid w:val="00D60F42"/>
    <w:rsid w:val="00D61653"/>
    <w:rsid w:val="00D62C2A"/>
    <w:rsid w:val="00D62D9C"/>
    <w:rsid w:val="00D63756"/>
    <w:rsid w:val="00D63C2A"/>
    <w:rsid w:val="00D64580"/>
    <w:rsid w:val="00D64774"/>
    <w:rsid w:val="00D649B9"/>
    <w:rsid w:val="00D65DAC"/>
    <w:rsid w:val="00D673A9"/>
    <w:rsid w:val="00D67723"/>
    <w:rsid w:val="00D67D61"/>
    <w:rsid w:val="00D70123"/>
    <w:rsid w:val="00D7068E"/>
    <w:rsid w:val="00D70A0E"/>
    <w:rsid w:val="00D70AA8"/>
    <w:rsid w:val="00D718F1"/>
    <w:rsid w:val="00D73773"/>
    <w:rsid w:val="00D74C9F"/>
    <w:rsid w:val="00D7577D"/>
    <w:rsid w:val="00D76523"/>
    <w:rsid w:val="00D77C95"/>
    <w:rsid w:val="00D8413D"/>
    <w:rsid w:val="00D84420"/>
    <w:rsid w:val="00D8445C"/>
    <w:rsid w:val="00D861B3"/>
    <w:rsid w:val="00D87B94"/>
    <w:rsid w:val="00D90AB0"/>
    <w:rsid w:val="00D93987"/>
    <w:rsid w:val="00D94C21"/>
    <w:rsid w:val="00DA440A"/>
    <w:rsid w:val="00DA7705"/>
    <w:rsid w:val="00DA7A82"/>
    <w:rsid w:val="00DB1128"/>
    <w:rsid w:val="00DB4A02"/>
    <w:rsid w:val="00DB57B1"/>
    <w:rsid w:val="00DB6580"/>
    <w:rsid w:val="00DC03D9"/>
    <w:rsid w:val="00DC1AD2"/>
    <w:rsid w:val="00DC25D7"/>
    <w:rsid w:val="00DC2942"/>
    <w:rsid w:val="00DC31B8"/>
    <w:rsid w:val="00DC32DD"/>
    <w:rsid w:val="00DC3CC2"/>
    <w:rsid w:val="00DC5829"/>
    <w:rsid w:val="00DC5B37"/>
    <w:rsid w:val="00DC6468"/>
    <w:rsid w:val="00DC655F"/>
    <w:rsid w:val="00DC678B"/>
    <w:rsid w:val="00DC6AD7"/>
    <w:rsid w:val="00DC6EDB"/>
    <w:rsid w:val="00DD0608"/>
    <w:rsid w:val="00DD159B"/>
    <w:rsid w:val="00DD1869"/>
    <w:rsid w:val="00DD27B4"/>
    <w:rsid w:val="00DD2AD2"/>
    <w:rsid w:val="00DD2F64"/>
    <w:rsid w:val="00DD33F0"/>
    <w:rsid w:val="00DD350D"/>
    <w:rsid w:val="00DD41DC"/>
    <w:rsid w:val="00DD43AB"/>
    <w:rsid w:val="00DD56FF"/>
    <w:rsid w:val="00DD7F29"/>
    <w:rsid w:val="00DE04D3"/>
    <w:rsid w:val="00DE0A40"/>
    <w:rsid w:val="00DE0CE7"/>
    <w:rsid w:val="00DE1C56"/>
    <w:rsid w:val="00DE4D22"/>
    <w:rsid w:val="00DE58F7"/>
    <w:rsid w:val="00DE729F"/>
    <w:rsid w:val="00DE7709"/>
    <w:rsid w:val="00DF1C31"/>
    <w:rsid w:val="00DF2124"/>
    <w:rsid w:val="00DF279F"/>
    <w:rsid w:val="00DF473C"/>
    <w:rsid w:val="00DF481C"/>
    <w:rsid w:val="00DF6894"/>
    <w:rsid w:val="00DF7B35"/>
    <w:rsid w:val="00E0080E"/>
    <w:rsid w:val="00E00F8E"/>
    <w:rsid w:val="00E015FB"/>
    <w:rsid w:val="00E01CEF"/>
    <w:rsid w:val="00E028A7"/>
    <w:rsid w:val="00E0308D"/>
    <w:rsid w:val="00E03BC6"/>
    <w:rsid w:val="00E03C3F"/>
    <w:rsid w:val="00E06B4D"/>
    <w:rsid w:val="00E079CE"/>
    <w:rsid w:val="00E07D4D"/>
    <w:rsid w:val="00E10815"/>
    <w:rsid w:val="00E134E9"/>
    <w:rsid w:val="00E1475B"/>
    <w:rsid w:val="00E14D2A"/>
    <w:rsid w:val="00E1565C"/>
    <w:rsid w:val="00E16219"/>
    <w:rsid w:val="00E170F1"/>
    <w:rsid w:val="00E17D98"/>
    <w:rsid w:val="00E20655"/>
    <w:rsid w:val="00E209EC"/>
    <w:rsid w:val="00E214F8"/>
    <w:rsid w:val="00E21948"/>
    <w:rsid w:val="00E226BF"/>
    <w:rsid w:val="00E244B1"/>
    <w:rsid w:val="00E24D1B"/>
    <w:rsid w:val="00E2544C"/>
    <w:rsid w:val="00E2564C"/>
    <w:rsid w:val="00E26278"/>
    <w:rsid w:val="00E26767"/>
    <w:rsid w:val="00E31989"/>
    <w:rsid w:val="00E3265D"/>
    <w:rsid w:val="00E326F8"/>
    <w:rsid w:val="00E33F1E"/>
    <w:rsid w:val="00E34FD9"/>
    <w:rsid w:val="00E357CC"/>
    <w:rsid w:val="00E37271"/>
    <w:rsid w:val="00E37E8B"/>
    <w:rsid w:val="00E40BFD"/>
    <w:rsid w:val="00E42D01"/>
    <w:rsid w:val="00E44EE5"/>
    <w:rsid w:val="00E46A03"/>
    <w:rsid w:val="00E46E54"/>
    <w:rsid w:val="00E4768B"/>
    <w:rsid w:val="00E50010"/>
    <w:rsid w:val="00E50C41"/>
    <w:rsid w:val="00E50F03"/>
    <w:rsid w:val="00E5293C"/>
    <w:rsid w:val="00E5423A"/>
    <w:rsid w:val="00E54589"/>
    <w:rsid w:val="00E5765A"/>
    <w:rsid w:val="00E61506"/>
    <w:rsid w:val="00E64126"/>
    <w:rsid w:val="00E6634E"/>
    <w:rsid w:val="00E67765"/>
    <w:rsid w:val="00E67927"/>
    <w:rsid w:val="00E7029B"/>
    <w:rsid w:val="00E707EC"/>
    <w:rsid w:val="00E713A6"/>
    <w:rsid w:val="00E7254B"/>
    <w:rsid w:val="00E72776"/>
    <w:rsid w:val="00E746FB"/>
    <w:rsid w:val="00E7546E"/>
    <w:rsid w:val="00E76D6B"/>
    <w:rsid w:val="00E77809"/>
    <w:rsid w:val="00E77BF7"/>
    <w:rsid w:val="00E77C1C"/>
    <w:rsid w:val="00E80850"/>
    <w:rsid w:val="00E8143C"/>
    <w:rsid w:val="00E8323A"/>
    <w:rsid w:val="00E83924"/>
    <w:rsid w:val="00E86FAD"/>
    <w:rsid w:val="00E90775"/>
    <w:rsid w:val="00E921D7"/>
    <w:rsid w:val="00E92717"/>
    <w:rsid w:val="00E92A50"/>
    <w:rsid w:val="00E95B7C"/>
    <w:rsid w:val="00E96FDF"/>
    <w:rsid w:val="00E9791C"/>
    <w:rsid w:val="00EA014A"/>
    <w:rsid w:val="00EA0FA6"/>
    <w:rsid w:val="00EA1885"/>
    <w:rsid w:val="00EA1D63"/>
    <w:rsid w:val="00EA24AC"/>
    <w:rsid w:val="00EA2AA4"/>
    <w:rsid w:val="00EA2CBF"/>
    <w:rsid w:val="00EA3843"/>
    <w:rsid w:val="00EA4474"/>
    <w:rsid w:val="00EA5ACA"/>
    <w:rsid w:val="00EA7A15"/>
    <w:rsid w:val="00EB04FB"/>
    <w:rsid w:val="00EB19C9"/>
    <w:rsid w:val="00EB2CEB"/>
    <w:rsid w:val="00EB30C2"/>
    <w:rsid w:val="00EB401C"/>
    <w:rsid w:val="00EB51D9"/>
    <w:rsid w:val="00EB57F8"/>
    <w:rsid w:val="00EB5ED9"/>
    <w:rsid w:val="00EB6332"/>
    <w:rsid w:val="00EB7BCD"/>
    <w:rsid w:val="00EC0BDA"/>
    <w:rsid w:val="00EC0CC0"/>
    <w:rsid w:val="00EC1BBA"/>
    <w:rsid w:val="00EC2000"/>
    <w:rsid w:val="00EC37E2"/>
    <w:rsid w:val="00EC3C3F"/>
    <w:rsid w:val="00EC58BF"/>
    <w:rsid w:val="00EC5C9C"/>
    <w:rsid w:val="00EC6A04"/>
    <w:rsid w:val="00ED1413"/>
    <w:rsid w:val="00ED4354"/>
    <w:rsid w:val="00ED4D33"/>
    <w:rsid w:val="00ED7112"/>
    <w:rsid w:val="00EE02B0"/>
    <w:rsid w:val="00EE04C0"/>
    <w:rsid w:val="00EE04E0"/>
    <w:rsid w:val="00EE07CD"/>
    <w:rsid w:val="00EE20D8"/>
    <w:rsid w:val="00EE21DE"/>
    <w:rsid w:val="00EE3923"/>
    <w:rsid w:val="00EE5C7B"/>
    <w:rsid w:val="00EF1554"/>
    <w:rsid w:val="00EF1566"/>
    <w:rsid w:val="00EF25E4"/>
    <w:rsid w:val="00EF29EB"/>
    <w:rsid w:val="00EF3171"/>
    <w:rsid w:val="00EF33A2"/>
    <w:rsid w:val="00EF41C0"/>
    <w:rsid w:val="00EF5133"/>
    <w:rsid w:val="00EF6384"/>
    <w:rsid w:val="00EF6815"/>
    <w:rsid w:val="00EF6BFC"/>
    <w:rsid w:val="00F01D0A"/>
    <w:rsid w:val="00F01DFE"/>
    <w:rsid w:val="00F02546"/>
    <w:rsid w:val="00F0267F"/>
    <w:rsid w:val="00F04691"/>
    <w:rsid w:val="00F053F7"/>
    <w:rsid w:val="00F05901"/>
    <w:rsid w:val="00F062AB"/>
    <w:rsid w:val="00F0635A"/>
    <w:rsid w:val="00F070EE"/>
    <w:rsid w:val="00F10A1C"/>
    <w:rsid w:val="00F10A64"/>
    <w:rsid w:val="00F114FF"/>
    <w:rsid w:val="00F12853"/>
    <w:rsid w:val="00F155A9"/>
    <w:rsid w:val="00F21162"/>
    <w:rsid w:val="00F21566"/>
    <w:rsid w:val="00F2258B"/>
    <w:rsid w:val="00F23356"/>
    <w:rsid w:val="00F237BC"/>
    <w:rsid w:val="00F254AA"/>
    <w:rsid w:val="00F254F5"/>
    <w:rsid w:val="00F25C18"/>
    <w:rsid w:val="00F2604A"/>
    <w:rsid w:val="00F2627D"/>
    <w:rsid w:val="00F27269"/>
    <w:rsid w:val="00F30306"/>
    <w:rsid w:val="00F30662"/>
    <w:rsid w:val="00F31071"/>
    <w:rsid w:val="00F3307B"/>
    <w:rsid w:val="00F333E3"/>
    <w:rsid w:val="00F34771"/>
    <w:rsid w:val="00F34A25"/>
    <w:rsid w:val="00F375E9"/>
    <w:rsid w:val="00F42DE3"/>
    <w:rsid w:val="00F43988"/>
    <w:rsid w:val="00F4457E"/>
    <w:rsid w:val="00F44D4D"/>
    <w:rsid w:val="00F45BC2"/>
    <w:rsid w:val="00F46215"/>
    <w:rsid w:val="00F46346"/>
    <w:rsid w:val="00F46441"/>
    <w:rsid w:val="00F46CC5"/>
    <w:rsid w:val="00F470ED"/>
    <w:rsid w:val="00F471E1"/>
    <w:rsid w:val="00F47602"/>
    <w:rsid w:val="00F504AC"/>
    <w:rsid w:val="00F517D6"/>
    <w:rsid w:val="00F52015"/>
    <w:rsid w:val="00F53150"/>
    <w:rsid w:val="00F53ACC"/>
    <w:rsid w:val="00F54620"/>
    <w:rsid w:val="00F548B4"/>
    <w:rsid w:val="00F55443"/>
    <w:rsid w:val="00F55BE2"/>
    <w:rsid w:val="00F56AE9"/>
    <w:rsid w:val="00F57AB5"/>
    <w:rsid w:val="00F604A3"/>
    <w:rsid w:val="00F6052C"/>
    <w:rsid w:val="00F6227C"/>
    <w:rsid w:val="00F6351F"/>
    <w:rsid w:val="00F64C90"/>
    <w:rsid w:val="00F64DC2"/>
    <w:rsid w:val="00F65088"/>
    <w:rsid w:val="00F652B3"/>
    <w:rsid w:val="00F66BA3"/>
    <w:rsid w:val="00F70390"/>
    <w:rsid w:val="00F703E7"/>
    <w:rsid w:val="00F70C7E"/>
    <w:rsid w:val="00F717B7"/>
    <w:rsid w:val="00F72330"/>
    <w:rsid w:val="00F72627"/>
    <w:rsid w:val="00F741EE"/>
    <w:rsid w:val="00F76D26"/>
    <w:rsid w:val="00F77210"/>
    <w:rsid w:val="00F77DB7"/>
    <w:rsid w:val="00F805AB"/>
    <w:rsid w:val="00F81A0B"/>
    <w:rsid w:val="00F81D1A"/>
    <w:rsid w:val="00F820A1"/>
    <w:rsid w:val="00F83FA5"/>
    <w:rsid w:val="00F85E22"/>
    <w:rsid w:val="00F86474"/>
    <w:rsid w:val="00F87529"/>
    <w:rsid w:val="00F87572"/>
    <w:rsid w:val="00F92423"/>
    <w:rsid w:val="00F9291C"/>
    <w:rsid w:val="00F934EC"/>
    <w:rsid w:val="00F938F5"/>
    <w:rsid w:val="00F950AB"/>
    <w:rsid w:val="00F9527D"/>
    <w:rsid w:val="00FA0E65"/>
    <w:rsid w:val="00FA1F6F"/>
    <w:rsid w:val="00FA36EE"/>
    <w:rsid w:val="00FA3726"/>
    <w:rsid w:val="00FA5E8A"/>
    <w:rsid w:val="00FB06DD"/>
    <w:rsid w:val="00FB13A8"/>
    <w:rsid w:val="00FB1FBE"/>
    <w:rsid w:val="00FB26F8"/>
    <w:rsid w:val="00FB41FF"/>
    <w:rsid w:val="00FB5F38"/>
    <w:rsid w:val="00FB6B57"/>
    <w:rsid w:val="00FC0248"/>
    <w:rsid w:val="00FC0D01"/>
    <w:rsid w:val="00FC2432"/>
    <w:rsid w:val="00FC2B2E"/>
    <w:rsid w:val="00FC3012"/>
    <w:rsid w:val="00FC3029"/>
    <w:rsid w:val="00FC3814"/>
    <w:rsid w:val="00FC4BAE"/>
    <w:rsid w:val="00FC500C"/>
    <w:rsid w:val="00FC55BC"/>
    <w:rsid w:val="00FD15FC"/>
    <w:rsid w:val="00FD1B4C"/>
    <w:rsid w:val="00FD1E85"/>
    <w:rsid w:val="00FD224A"/>
    <w:rsid w:val="00FD4F6A"/>
    <w:rsid w:val="00FD5BC6"/>
    <w:rsid w:val="00FD60E4"/>
    <w:rsid w:val="00FD679B"/>
    <w:rsid w:val="00FD6F36"/>
    <w:rsid w:val="00FD77C2"/>
    <w:rsid w:val="00FE3E83"/>
    <w:rsid w:val="00FE6870"/>
    <w:rsid w:val="00FF13F9"/>
    <w:rsid w:val="00FF43A8"/>
    <w:rsid w:val="00FF4504"/>
    <w:rsid w:val="00FF467B"/>
    <w:rsid w:val="00FF4964"/>
    <w:rsid w:val="00FF5B2D"/>
    <w:rsid w:val="00FF5EBE"/>
    <w:rsid w:val="00FF67AD"/>
    <w:rsid w:val="00FF6D10"/>
    <w:rsid w:val="00FF7F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9C6180C"/>
  <w15:chartTrackingRefBased/>
  <w15:docId w15:val="{AAA8C5F4-BF1D-4154-80AB-222F8A6590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semiHidden="1" w:unhideWhenUsed="1" w:qFormat="1"/>
    <w:lsdException w:name="footnote text" w:uiPriority="99"/>
    <w:lsdException w:name="annotation text" w:uiPriority="99"/>
    <w:lsdException w:name="header" w:uiPriority="99"/>
    <w:lsdException w:name="footer" w:uiPriority="99"/>
    <w:lsdException w:name="caption" w:qFormat="1"/>
    <w:lsdException w:name="footnote reference" w:uiPriority="99"/>
    <w:lsdException w:name="annotation reference" w:uiPriority="99"/>
    <w:lsdException w:name="page number" w:uiPriority="99"/>
    <w:lsdException w:name="endnote reference" w:uiPriority="99"/>
    <w:lsdException w:name="endnote text" w:uiPriority="99"/>
    <w:lsdException w:name="Title" w:qFormat="1"/>
    <w:lsdException w:name="Subtitle" w:qFormat="1"/>
    <w:lsdException w:name="Hyperlink" w:uiPriority="99"/>
    <w:lsdException w:name="Strong" w:qFormat="1"/>
    <w:lsdException w:name="Emphasis" w:uiPriority="20" w:qFormat="1"/>
    <w:lsdException w:name="Normal (Web)" w:uiPriority="99"/>
    <w:lsdException w:name="HTML Cite" w:uiPriority="99"/>
    <w:lsdException w:name="HTML Definition" w:semiHidden="1" w:unhideWhenUsed="1"/>
    <w:lsdException w:name="HTML Keyboard" w:semiHidden="1" w:unhideWhenUsed="1"/>
    <w:lsdException w:name="HTML Preformatted"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E92717"/>
    <w:pPr>
      <w:widowControl w:val="0"/>
      <w:jc w:val="both"/>
    </w:pPr>
    <w:rPr>
      <w:szCs w:val="24"/>
    </w:rPr>
  </w:style>
  <w:style w:type="paragraph" w:styleId="Heading1">
    <w:name w:val="heading 1"/>
    <w:basedOn w:val="Normal"/>
    <w:next w:val="Normal"/>
    <w:link w:val="Heading1Char"/>
    <w:qFormat/>
    <w:rsid w:val="00A0295B"/>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A0295B"/>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A0295B"/>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A727AD"/>
    <w:pPr>
      <w:keepNext/>
      <w:widowControl/>
      <w:outlineLvl w:val="3"/>
    </w:pPr>
    <w:rPr>
      <w:rFonts w:eastAsia="MS Mincho"/>
      <w:i/>
      <w:iCs/>
      <w:sz w:val="24"/>
      <w:lang w:val="en-GB" w:eastAsia="ja-JP"/>
    </w:rPr>
  </w:style>
  <w:style w:type="paragraph" w:styleId="Heading5">
    <w:name w:val="heading 5"/>
    <w:basedOn w:val="Normal"/>
    <w:link w:val="Heading5Char"/>
    <w:qFormat/>
    <w:rsid w:val="0048309C"/>
    <w:pPr>
      <w:widowControl/>
      <w:spacing w:before="100" w:beforeAutospacing="1" w:after="100" w:afterAutospacing="1"/>
      <w:jc w:val="left"/>
      <w:outlineLvl w:val="4"/>
    </w:pPr>
    <w:rPr>
      <w:b/>
      <w:bCs/>
      <w:szCs w:val="20"/>
      <w:lang w:val="id-ID" w:eastAsia="id-ID"/>
    </w:rPr>
  </w:style>
  <w:style w:type="paragraph" w:styleId="Heading6">
    <w:name w:val="heading 6"/>
    <w:basedOn w:val="Normal"/>
    <w:next w:val="Normal"/>
    <w:link w:val="Heading6Char"/>
    <w:qFormat/>
    <w:rsid w:val="00A727AD"/>
    <w:pPr>
      <w:keepNext/>
      <w:widowControl/>
      <w:jc w:val="center"/>
      <w:outlineLvl w:val="5"/>
    </w:pPr>
    <w:rPr>
      <w:rFonts w:eastAsia="MS Mincho"/>
      <w:i/>
      <w:iCs/>
      <w:sz w:val="24"/>
      <w:lang w:val="en-GB" w:eastAsia="ja-JP"/>
    </w:rPr>
  </w:style>
  <w:style w:type="paragraph" w:styleId="Heading7">
    <w:name w:val="heading 7"/>
    <w:basedOn w:val="Normal"/>
    <w:next w:val="Normal"/>
    <w:link w:val="Heading7Char"/>
    <w:qFormat/>
    <w:rsid w:val="00125AB4"/>
    <w:pPr>
      <w:widowControl/>
      <w:spacing w:before="240" w:after="60"/>
      <w:jc w:val="center"/>
      <w:outlineLvl w:val="6"/>
    </w:pPr>
    <w:rPr>
      <w:sz w:val="24"/>
      <w:lang w:val="id-ID"/>
    </w:rPr>
  </w:style>
  <w:style w:type="paragraph" w:styleId="Heading8">
    <w:name w:val="heading 8"/>
    <w:basedOn w:val="Normal"/>
    <w:next w:val="Normal"/>
    <w:qFormat/>
    <w:rsid w:val="00F55443"/>
    <w:pPr>
      <w:widowControl/>
      <w:spacing w:before="240" w:after="60"/>
      <w:jc w:val="left"/>
      <w:outlineLvl w:val="7"/>
    </w:pPr>
    <w:rPr>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125AB4"/>
    <w:rPr>
      <w:rFonts w:ascii="Arial" w:hAnsi="Arial" w:cs="Arial"/>
      <w:b/>
      <w:bCs/>
      <w:kern w:val="32"/>
      <w:sz w:val="32"/>
      <w:szCs w:val="32"/>
      <w:lang w:val="en-US" w:eastAsia="en-US" w:bidi="ar-SA"/>
    </w:rPr>
  </w:style>
  <w:style w:type="character" w:customStyle="1" w:styleId="Heading2Char">
    <w:name w:val="Heading 2 Char"/>
    <w:link w:val="Heading2"/>
    <w:rsid w:val="00A727AD"/>
    <w:rPr>
      <w:rFonts w:ascii="Arial" w:hAnsi="Arial" w:cs="Arial"/>
      <w:b/>
      <w:bCs/>
      <w:i/>
      <w:iCs/>
      <w:sz w:val="28"/>
      <w:szCs w:val="28"/>
      <w:lang w:val="en-US" w:eastAsia="en-US" w:bidi="ar-SA"/>
    </w:rPr>
  </w:style>
  <w:style w:type="character" w:customStyle="1" w:styleId="Heading3Char">
    <w:name w:val="Heading 3 Char"/>
    <w:link w:val="Heading3"/>
    <w:rsid w:val="00125AB4"/>
    <w:rPr>
      <w:rFonts w:ascii="Arial" w:hAnsi="Arial" w:cs="Arial"/>
      <w:b/>
      <w:bCs/>
      <w:sz w:val="26"/>
      <w:szCs w:val="26"/>
      <w:lang w:val="en-US" w:eastAsia="en-US" w:bidi="ar-SA"/>
    </w:rPr>
  </w:style>
  <w:style w:type="character" w:customStyle="1" w:styleId="Heading4Char">
    <w:name w:val="Heading 4 Char"/>
    <w:link w:val="Heading4"/>
    <w:semiHidden/>
    <w:rsid w:val="00125AB4"/>
    <w:rPr>
      <w:rFonts w:eastAsia="MS Mincho"/>
      <w:i/>
      <w:iCs/>
      <w:sz w:val="24"/>
      <w:szCs w:val="24"/>
      <w:lang w:val="en-GB" w:eastAsia="ja-JP" w:bidi="ar-SA"/>
    </w:rPr>
  </w:style>
  <w:style w:type="character" w:customStyle="1" w:styleId="Heading5Char">
    <w:name w:val="Heading 5 Char"/>
    <w:link w:val="Heading5"/>
    <w:rsid w:val="0048309C"/>
    <w:rPr>
      <w:b/>
      <w:bCs/>
      <w:lang w:val="id-ID" w:eastAsia="id-ID" w:bidi="ar-SA"/>
    </w:rPr>
  </w:style>
  <w:style w:type="character" w:customStyle="1" w:styleId="Heading6Char">
    <w:name w:val="Heading 6 Char"/>
    <w:link w:val="Heading6"/>
    <w:rsid w:val="00125AB4"/>
    <w:rPr>
      <w:rFonts w:eastAsia="MS Mincho"/>
      <w:i/>
      <w:iCs/>
      <w:sz w:val="24"/>
      <w:szCs w:val="24"/>
      <w:lang w:val="en-GB" w:eastAsia="ja-JP" w:bidi="ar-SA"/>
    </w:rPr>
  </w:style>
  <w:style w:type="character" w:customStyle="1" w:styleId="Heading7Char">
    <w:name w:val="Heading 7 Char"/>
    <w:link w:val="Heading7"/>
    <w:rsid w:val="00125AB4"/>
    <w:rPr>
      <w:sz w:val="24"/>
      <w:szCs w:val="24"/>
      <w:lang w:val="id-ID" w:eastAsia="en-US" w:bidi="ar-SA"/>
    </w:rPr>
  </w:style>
  <w:style w:type="paragraph" w:customStyle="1" w:styleId="Ventura-Heading">
    <w:name w:val="Ventura-Heading"/>
    <w:basedOn w:val="Normal"/>
    <w:semiHidden/>
    <w:rsid w:val="005C33B0"/>
    <w:pPr>
      <w:ind w:left="450" w:hanging="450"/>
    </w:pPr>
    <w:rPr>
      <w:bCs/>
      <w:snapToGrid w:val="0"/>
      <w:szCs w:val="20"/>
    </w:rPr>
  </w:style>
  <w:style w:type="paragraph" w:customStyle="1" w:styleId="VenturaTitle">
    <w:name w:val="Ventura Title"/>
    <w:basedOn w:val="Normal"/>
    <w:rsid w:val="00BD53F9"/>
    <w:pPr>
      <w:spacing w:before="240" w:after="240"/>
      <w:contextualSpacing/>
    </w:pPr>
    <w:rPr>
      <w:rFonts w:ascii="Book Antiqua" w:hAnsi="Book Antiqua"/>
      <w:sz w:val="32"/>
      <w:szCs w:val="26"/>
    </w:rPr>
  </w:style>
  <w:style w:type="paragraph" w:customStyle="1" w:styleId="Ventura-Author">
    <w:name w:val="Ventura-Author"/>
    <w:basedOn w:val="Normal"/>
    <w:link w:val="Ventura-AuthorChar"/>
    <w:rsid w:val="00BD53F9"/>
    <w:rPr>
      <w:rFonts w:ascii="Book Antiqua" w:hAnsi="Book Antiqua"/>
      <w:sz w:val="24"/>
    </w:rPr>
  </w:style>
  <w:style w:type="character" w:customStyle="1" w:styleId="Ventura-AuthorChar">
    <w:name w:val="Ventura-Author Char"/>
    <w:link w:val="Ventura-Author"/>
    <w:rsid w:val="004F3EB2"/>
    <w:rPr>
      <w:rFonts w:ascii="Book Antiqua" w:hAnsi="Book Antiqua"/>
      <w:sz w:val="24"/>
      <w:szCs w:val="24"/>
      <w:lang w:val="en-US" w:eastAsia="en-US" w:bidi="ar-SA"/>
    </w:rPr>
  </w:style>
  <w:style w:type="paragraph" w:customStyle="1" w:styleId="Ventura-AuthorAddress">
    <w:name w:val="Ventura-AuthorAddress"/>
    <w:basedOn w:val="Normal"/>
    <w:rsid w:val="00BD53F9"/>
    <w:rPr>
      <w:i/>
    </w:rPr>
  </w:style>
  <w:style w:type="paragraph" w:customStyle="1" w:styleId="Ventura-AbstractTitle">
    <w:name w:val="Ventura-AbstractTitle"/>
    <w:basedOn w:val="Normal"/>
    <w:rsid w:val="006471BA"/>
    <w:pPr>
      <w:spacing w:after="120"/>
    </w:pPr>
    <w:rPr>
      <w:caps/>
      <w:spacing w:val="70"/>
      <w:sz w:val="22"/>
    </w:rPr>
  </w:style>
  <w:style w:type="paragraph" w:customStyle="1" w:styleId="Ventura-Abstract">
    <w:name w:val="Ventura-Abstract"/>
    <w:basedOn w:val="Normal"/>
    <w:link w:val="Ventura-AbstractChar"/>
    <w:rsid w:val="00DE4D22"/>
    <w:rPr>
      <w:rFonts w:ascii="Book Antiqua" w:hAnsi="Book Antiqua"/>
      <w:i/>
      <w:spacing w:val="2"/>
      <w:sz w:val="18"/>
    </w:rPr>
  </w:style>
  <w:style w:type="character" w:customStyle="1" w:styleId="Ventura-AbstractChar">
    <w:name w:val="Ventura-Abstract Char"/>
    <w:link w:val="Ventura-Abstract"/>
    <w:rsid w:val="00DE4D22"/>
    <w:rPr>
      <w:rFonts w:ascii="Book Antiqua" w:hAnsi="Book Antiqua"/>
      <w:i/>
      <w:spacing w:val="2"/>
      <w:sz w:val="18"/>
      <w:szCs w:val="24"/>
      <w:lang w:val="en-US" w:eastAsia="en-US" w:bidi="ar-SA"/>
    </w:rPr>
  </w:style>
  <w:style w:type="paragraph" w:customStyle="1" w:styleId="Ventura-Keyword">
    <w:name w:val="Ventura-Keyword"/>
    <w:basedOn w:val="Ventura-Abstract"/>
    <w:link w:val="Ventura-KeywordChar"/>
    <w:rsid w:val="00DC3CC2"/>
    <w:pPr>
      <w:jc w:val="left"/>
    </w:pPr>
  </w:style>
  <w:style w:type="character" w:customStyle="1" w:styleId="Ventura-KeywordChar">
    <w:name w:val="Ventura-Keyword Char"/>
    <w:link w:val="Ventura-Keyword"/>
    <w:rsid w:val="00DC3CC2"/>
    <w:rPr>
      <w:rFonts w:ascii="Book Antiqua" w:hAnsi="Book Antiqua"/>
      <w:i/>
      <w:spacing w:val="2"/>
      <w:sz w:val="18"/>
      <w:szCs w:val="24"/>
      <w:lang w:val="en-US" w:eastAsia="en-US" w:bidi="ar-SA"/>
    </w:rPr>
  </w:style>
  <w:style w:type="paragraph" w:customStyle="1" w:styleId="Ventura-Heading1">
    <w:name w:val="Ventura-Heading1"/>
    <w:basedOn w:val="Normal"/>
    <w:link w:val="Ventura-Heading1Char"/>
    <w:rsid w:val="0061090C"/>
    <w:rPr>
      <w:rFonts w:ascii="Book Antiqua" w:hAnsi="Book Antiqua"/>
      <w:b/>
      <w:caps/>
    </w:rPr>
  </w:style>
  <w:style w:type="character" w:customStyle="1" w:styleId="Ventura-Heading1Char">
    <w:name w:val="Ventura-Heading1 Char"/>
    <w:link w:val="Ventura-Heading1"/>
    <w:rsid w:val="0061090C"/>
    <w:rPr>
      <w:rFonts w:ascii="Book Antiqua" w:hAnsi="Book Antiqua"/>
      <w:b/>
      <w:caps/>
      <w:szCs w:val="24"/>
      <w:lang w:val="en-US" w:eastAsia="en-US" w:bidi="ar-SA"/>
    </w:rPr>
  </w:style>
  <w:style w:type="paragraph" w:customStyle="1" w:styleId="Ventura-Content">
    <w:name w:val="Ventura-Content"/>
    <w:basedOn w:val="Normal"/>
    <w:link w:val="Ventura-ContentChar"/>
    <w:rsid w:val="005F0BBB"/>
    <w:pPr>
      <w:ind w:firstLine="397"/>
    </w:pPr>
    <w:rPr>
      <w:rFonts w:ascii="Book Antiqua" w:hAnsi="Book Antiqua"/>
    </w:rPr>
  </w:style>
  <w:style w:type="character" w:customStyle="1" w:styleId="Ventura-ContentChar">
    <w:name w:val="Ventura-Content Char"/>
    <w:link w:val="Ventura-Content"/>
    <w:rsid w:val="005F0BBB"/>
    <w:rPr>
      <w:rFonts w:ascii="Book Antiqua" w:hAnsi="Book Antiqua"/>
      <w:szCs w:val="24"/>
      <w:lang w:val="en-US" w:eastAsia="en-US" w:bidi="ar-SA"/>
    </w:rPr>
  </w:style>
  <w:style w:type="paragraph" w:customStyle="1" w:styleId="Ventura-Heading2">
    <w:name w:val="Ventura-Heading2"/>
    <w:basedOn w:val="Normal"/>
    <w:link w:val="Ventura-Heading2Char"/>
    <w:rsid w:val="00E03BC6"/>
    <w:rPr>
      <w:rFonts w:ascii="Book Antiqua" w:hAnsi="Book Antiqua"/>
      <w:b/>
    </w:rPr>
  </w:style>
  <w:style w:type="character" w:customStyle="1" w:styleId="Ventura-Heading2Char">
    <w:name w:val="Ventura-Heading2 Char"/>
    <w:link w:val="Ventura-Heading2"/>
    <w:rsid w:val="00E03BC6"/>
    <w:rPr>
      <w:rFonts w:ascii="Book Antiqua" w:hAnsi="Book Antiqua"/>
      <w:b/>
      <w:szCs w:val="24"/>
      <w:lang w:val="en-US" w:eastAsia="en-US" w:bidi="ar-SA"/>
    </w:rPr>
  </w:style>
  <w:style w:type="paragraph" w:customStyle="1" w:styleId="Ventura-Formula">
    <w:name w:val="Ventura-Formula"/>
    <w:basedOn w:val="Ventura-Content"/>
    <w:link w:val="Ventura-FormulaChar"/>
    <w:rsid w:val="00292DA8"/>
    <w:pPr>
      <w:tabs>
        <w:tab w:val="right" w:pos="4621"/>
      </w:tabs>
      <w:ind w:firstLine="0"/>
    </w:pPr>
  </w:style>
  <w:style w:type="character" w:customStyle="1" w:styleId="Ventura-FormulaChar">
    <w:name w:val="Ventura-Formula Char"/>
    <w:link w:val="Ventura-Formula"/>
    <w:rsid w:val="001133B8"/>
    <w:rPr>
      <w:rFonts w:ascii="Book Antiqua" w:hAnsi="Book Antiqua"/>
      <w:szCs w:val="24"/>
      <w:lang w:val="en-US" w:eastAsia="en-US" w:bidi="ar-SA"/>
    </w:rPr>
  </w:style>
  <w:style w:type="paragraph" w:customStyle="1" w:styleId="Ventura-ContentContinue">
    <w:name w:val="Ventura-ContentContinue"/>
    <w:basedOn w:val="Ventura-Content"/>
    <w:rsid w:val="00074E0C"/>
    <w:pPr>
      <w:ind w:firstLine="0"/>
    </w:pPr>
  </w:style>
  <w:style w:type="paragraph" w:customStyle="1" w:styleId="Ventura-FigureTitle">
    <w:name w:val="Ventura-FigureTitle"/>
    <w:basedOn w:val="Normal"/>
    <w:rsid w:val="00511A21"/>
    <w:pPr>
      <w:jc w:val="center"/>
    </w:pPr>
    <w:rPr>
      <w:b/>
      <w:sz w:val="22"/>
    </w:rPr>
  </w:style>
  <w:style w:type="paragraph" w:styleId="Header">
    <w:name w:val="header"/>
    <w:aliases w:val="Ventura-Header,Persen"/>
    <w:basedOn w:val="Normal"/>
    <w:link w:val="HeaderChar"/>
    <w:uiPriority w:val="99"/>
    <w:rsid w:val="00BD53F9"/>
    <w:pPr>
      <w:tabs>
        <w:tab w:val="right" w:pos="8789"/>
      </w:tabs>
    </w:pPr>
    <w:rPr>
      <w:rFonts w:ascii="Book Antiqua" w:hAnsi="Book Antiqua"/>
    </w:rPr>
  </w:style>
  <w:style w:type="character" w:customStyle="1" w:styleId="HeaderChar">
    <w:name w:val="Header Char"/>
    <w:aliases w:val="Ventura-Header Char,Persen Char"/>
    <w:link w:val="Header"/>
    <w:uiPriority w:val="99"/>
    <w:rsid w:val="00125AB4"/>
    <w:rPr>
      <w:rFonts w:ascii="Book Antiqua" w:hAnsi="Book Antiqua"/>
      <w:szCs w:val="24"/>
      <w:lang w:val="en-US" w:eastAsia="en-US" w:bidi="ar-SA"/>
    </w:rPr>
  </w:style>
  <w:style w:type="paragraph" w:styleId="Footer">
    <w:name w:val="footer"/>
    <w:aliases w:val="Footer Char Char Char,Footer Char Char Char Char"/>
    <w:basedOn w:val="Normal"/>
    <w:link w:val="FooterChar"/>
    <w:uiPriority w:val="99"/>
    <w:rsid w:val="00511A21"/>
    <w:pPr>
      <w:jc w:val="center"/>
    </w:pPr>
    <w:rPr>
      <w:sz w:val="24"/>
    </w:rPr>
  </w:style>
  <w:style w:type="character" w:customStyle="1" w:styleId="FooterChar">
    <w:name w:val="Footer Char"/>
    <w:aliases w:val="Footer Char Char Char Char1,Footer Char Char Char Char Char"/>
    <w:link w:val="Footer"/>
    <w:uiPriority w:val="99"/>
    <w:rsid w:val="004016BE"/>
    <w:rPr>
      <w:sz w:val="24"/>
      <w:szCs w:val="24"/>
      <w:lang w:val="en-US" w:eastAsia="en-US"/>
    </w:rPr>
  </w:style>
  <w:style w:type="character" w:styleId="PageNumber">
    <w:name w:val="page number"/>
    <w:uiPriority w:val="99"/>
    <w:rsid w:val="00511A21"/>
    <w:rPr>
      <w:sz w:val="24"/>
    </w:rPr>
  </w:style>
  <w:style w:type="paragraph" w:customStyle="1" w:styleId="Ventura-Reference">
    <w:name w:val="Ventura-Reference"/>
    <w:basedOn w:val="Normal"/>
    <w:link w:val="Ventura-ReferenceChar"/>
    <w:rsid w:val="0061090C"/>
    <w:pPr>
      <w:ind w:left="397" w:hanging="397"/>
    </w:pPr>
    <w:rPr>
      <w:rFonts w:ascii="Book Antiqua" w:hAnsi="Book Antiqua"/>
    </w:rPr>
  </w:style>
  <w:style w:type="character" w:customStyle="1" w:styleId="Ventura-ReferenceChar">
    <w:name w:val="Ventura-Reference Char"/>
    <w:link w:val="Ventura-Reference"/>
    <w:rsid w:val="0061090C"/>
    <w:rPr>
      <w:rFonts w:ascii="Book Antiqua" w:hAnsi="Book Antiqua"/>
      <w:szCs w:val="24"/>
      <w:lang w:val="en-US" w:eastAsia="en-US" w:bidi="ar-SA"/>
    </w:rPr>
  </w:style>
  <w:style w:type="character" w:customStyle="1" w:styleId="CommentTextChar">
    <w:name w:val="Comment Text Char"/>
    <w:link w:val="CommentText"/>
    <w:uiPriority w:val="99"/>
    <w:semiHidden/>
    <w:locked/>
    <w:rsid w:val="00117232"/>
    <w:rPr>
      <w:lang w:val="en-US" w:eastAsia="en-US" w:bidi="ar-SA"/>
    </w:rPr>
  </w:style>
  <w:style w:type="paragraph" w:styleId="CommentText">
    <w:name w:val="annotation text"/>
    <w:basedOn w:val="Normal"/>
    <w:link w:val="CommentTextChar"/>
    <w:uiPriority w:val="99"/>
    <w:semiHidden/>
    <w:rsid w:val="00117232"/>
    <w:pPr>
      <w:widowControl/>
      <w:jc w:val="left"/>
    </w:pPr>
    <w:rPr>
      <w:szCs w:val="20"/>
    </w:rPr>
  </w:style>
  <w:style w:type="character" w:styleId="CommentReference">
    <w:name w:val="annotation reference"/>
    <w:uiPriority w:val="99"/>
    <w:semiHidden/>
    <w:rsid w:val="00117232"/>
    <w:rPr>
      <w:sz w:val="16"/>
      <w:szCs w:val="16"/>
    </w:rPr>
  </w:style>
  <w:style w:type="character" w:styleId="Hyperlink">
    <w:name w:val="Hyperlink"/>
    <w:uiPriority w:val="99"/>
    <w:rsid w:val="00514496"/>
    <w:rPr>
      <w:color w:val="auto"/>
      <w:u w:val="none"/>
    </w:rPr>
  </w:style>
  <w:style w:type="character" w:customStyle="1" w:styleId="TitleChar">
    <w:name w:val="Title Char"/>
    <w:link w:val="Title"/>
    <w:locked/>
    <w:rsid w:val="004A4EB6"/>
    <w:rPr>
      <w:b/>
      <w:bCs/>
      <w:sz w:val="24"/>
      <w:szCs w:val="24"/>
      <w:lang w:val="en-US" w:eastAsia="en-US" w:bidi="ar-SA"/>
    </w:rPr>
  </w:style>
  <w:style w:type="paragraph" w:styleId="Title">
    <w:name w:val="Title"/>
    <w:basedOn w:val="Normal"/>
    <w:link w:val="TitleChar"/>
    <w:qFormat/>
    <w:rsid w:val="004A4EB6"/>
    <w:pPr>
      <w:widowControl/>
      <w:jc w:val="center"/>
    </w:pPr>
    <w:rPr>
      <w:b/>
      <w:bCs/>
      <w:sz w:val="24"/>
    </w:rPr>
  </w:style>
  <w:style w:type="character" w:customStyle="1" w:styleId="BodyTextIndentChar">
    <w:name w:val="Body Text Indent Char"/>
    <w:link w:val="BodyTextIndent"/>
    <w:locked/>
    <w:rsid w:val="004A4EB6"/>
    <w:rPr>
      <w:sz w:val="24"/>
      <w:szCs w:val="24"/>
      <w:lang w:val="en-US" w:eastAsia="en-US" w:bidi="ar-SA"/>
    </w:rPr>
  </w:style>
  <w:style w:type="paragraph" w:styleId="BodyTextIndent">
    <w:name w:val="Body Text Indent"/>
    <w:basedOn w:val="Normal"/>
    <w:link w:val="BodyTextIndentChar"/>
    <w:rsid w:val="004A4EB6"/>
    <w:pPr>
      <w:widowControl/>
      <w:spacing w:after="120"/>
      <w:ind w:left="360"/>
      <w:jc w:val="left"/>
    </w:pPr>
    <w:rPr>
      <w:sz w:val="24"/>
    </w:rPr>
  </w:style>
  <w:style w:type="paragraph" w:styleId="BalloonText">
    <w:name w:val="Balloon Text"/>
    <w:basedOn w:val="Normal"/>
    <w:link w:val="BalloonTextChar"/>
    <w:uiPriority w:val="99"/>
    <w:semiHidden/>
    <w:rsid w:val="00CE4BE0"/>
    <w:rPr>
      <w:rFonts w:ascii="Tahoma" w:hAnsi="Tahoma" w:cs="Tahoma"/>
      <w:sz w:val="16"/>
      <w:szCs w:val="16"/>
    </w:rPr>
  </w:style>
  <w:style w:type="character" w:customStyle="1" w:styleId="BalloonTextChar">
    <w:name w:val="Balloon Text Char"/>
    <w:link w:val="BalloonText"/>
    <w:uiPriority w:val="99"/>
    <w:semiHidden/>
    <w:rsid w:val="005D097E"/>
    <w:rPr>
      <w:rFonts w:ascii="Tahoma" w:hAnsi="Tahoma" w:cs="Tahoma"/>
      <w:sz w:val="16"/>
      <w:szCs w:val="16"/>
      <w:lang w:val="en-US" w:eastAsia="en-US"/>
    </w:rPr>
  </w:style>
  <w:style w:type="paragraph" w:customStyle="1" w:styleId="msonospacing0">
    <w:name w:val="msonospacing"/>
    <w:rsid w:val="0048309C"/>
    <w:rPr>
      <w:sz w:val="24"/>
      <w:szCs w:val="24"/>
    </w:rPr>
  </w:style>
  <w:style w:type="paragraph" w:customStyle="1" w:styleId="msolistparagraph0">
    <w:name w:val="msolistparagraph"/>
    <w:basedOn w:val="Normal"/>
    <w:rsid w:val="0048309C"/>
    <w:pPr>
      <w:widowControl/>
      <w:spacing w:after="200" w:line="276" w:lineRule="auto"/>
      <w:ind w:left="720"/>
      <w:jc w:val="left"/>
    </w:pPr>
    <w:rPr>
      <w:rFonts w:ascii="Calibri" w:eastAsia="Calibri" w:hAnsi="Calibri"/>
      <w:sz w:val="22"/>
      <w:szCs w:val="22"/>
    </w:rPr>
  </w:style>
  <w:style w:type="character" w:customStyle="1" w:styleId="longtext">
    <w:name w:val="long_text"/>
    <w:basedOn w:val="DefaultParagraphFont"/>
    <w:rsid w:val="0048309C"/>
  </w:style>
  <w:style w:type="character" w:customStyle="1" w:styleId="shorttext">
    <w:name w:val="short_text"/>
    <w:basedOn w:val="DefaultParagraphFont"/>
    <w:rsid w:val="0048309C"/>
  </w:style>
  <w:style w:type="character" w:customStyle="1" w:styleId="cgselectable">
    <w:name w:val="cgselectable"/>
    <w:rsid w:val="0048309C"/>
  </w:style>
  <w:style w:type="character" w:styleId="Emphasis">
    <w:name w:val="Emphasis"/>
    <w:uiPriority w:val="20"/>
    <w:qFormat/>
    <w:rsid w:val="0048309C"/>
    <w:rPr>
      <w:i/>
      <w:iCs/>
    </w:rPr>
  </w:style>
  <w:style w:type="character" w:customStyle="1" w:styleId="PlainTextChar">
    <w:name w:val="Plain Text Char"/>
    <w:link w:val="PlainText"/>
    <w:rsid w:val="0048309C"/>
    <w:rPr>
      <w:rFonts w:eastAsia="SimSun"/>
      <w:kern w:val="2"/>
      <w:lang w:val="en-US" w:eastAsia="zh-CN"/>
    </w:rPr>
  </w:style>
  <w:style w:type="paragraph" w:styleId="PlainText">
    <w:name w:val="Plain Text"/>
    <w:basedOn w:val="Normal"/>
    <w:link w:val="PlainTextChar"/>
    <w:unhideWhenUsed/>
    <w:rsid w:val="00464DED"/>
    <w:pPr>
      <w:widowControl/>
      <w:jc w:val="left"/>
    </w:pPr>
    <w:rPr>
      <w:rFonts w:eastAsia="SimSun"/>
      <w:kern w:val="2"/>
      <w:szCs w:val="20"/>
      <w:lang w:eastAsia="zh-CN"/>
    </w:rPr>
  </w:style>
  <w:style w:type="paragraph" w:styleId="CommentSubject">
    <w:name w:val="annotation subject"/>
    <w:basedOn w:val="CommentText"/>
    <w:next w:val="CommentText"/>
    <w:link w:val="CommentSubjectChar"/>
    <w:uiPriority w:val="99"/>
    <w:rsid w:val="0048309C"/>
    <w:pPr>
      <w:widowControl w:val="0"/>
    </w:pPr>
    <w:rPr>
      <w:rFonts w:eastAsia="SimSun"/>
      <w:b/>
      <w:bCs/>
      <w:kern w:val="2"/>
      <w:lang w:eastAsia="zh-CN"/>
    </w:rPr>
  </w:style>
  <w:style w:type="character" w:customStyle="1" w:styleId="CommentSubjectChar">
    <w:name w:val="Comment Subject Char"/>
    <w:link w:val="CommentSubject"/>
    <w:uiPriority w:val="99"/>
    <w:rsid w:val="005D097E"/>
    <w:rPr>
      <w:rFonts w:eastAsia="SimSun"/>
      <w:b/>
      <w:bCs/>
      <w:kern w:val="2"/>
      <w:lang w:val="en-US" w:eastAsia="zh-CN"/>
    </w:rPr>
  </w:style>
  <w:style w:type="paragraph" w:styleId="BodyText">
    <w:name w:val="Body Text"/>
    <w:basedOn w:val="Normal"/>
    <w:rsid w:val="00CD059D"/>
    <w:pPr>
      <w:spacing w:after="120"/>
    </w:pPr>
  </w:style>
  <w:style w:type="paragraph" w:styleId="BodyText2">
    <w:name w:val="Body Text 2"/>
    <w:basedOn w:val="Normal"/>
    <w:rsid w:val="00CD059D"/>
    <w:pPr>
      <w:spacing w:after="120" w:line="480" w:lineRule="auto"/>
    </w:pPr>
  </w:style>
  <w:style w:type="paragraph" w:styleId="BodyTextIndent2">
    <w:name w:val="Body Text Indent 2"/>
    <w:basedOn w:val="Normal"/>
    <w:rsid w:val="00CD059D"/>
    <w:pPr>
      <w:spacing w:after="120" w:line="480" w:lineRule="auto"/>
      <w:ind w:left="283"/>
    </w:pPr>
  </w:style>
  <w:style w:type="paragraph" w:styleId="BodyTextIndent3">
    <w:name w:val="Body Text Indent 3"/>
    <w:basedOn w:val="Normal"/>
    <w:link w:val="BodyTextIndent3Char"/>
    <w:rsid w:val="00CD059D"/>
    <w:pPr>
      <w:spacing w:after="120"/>
      <w:ind w:left="283"/>
    </w:pPr>
    <w:rPr>
      <w:sz w:val="16"/>
      <w:szCs w:val="16"/>
    </w:rPr>
  </w:style>
  <w:style w:type="character" w:customStyle="1" w:styleId="BodyTextIndent3Char">
    <w:name w:val="Body Text Indent 3 Char"/>
    <w:link w:val="BodyTextIndent3"/>
    <w:rsid w:val="00125AB4"/>
    <w:rPr>
      <w:sz w:val="16"/>
      <w:szCs w:val="16"/>
      <w:lang w:val="en-US" w:eastAsia="en-US" w:bidi="ar-SA"/>
    </w:rPr>
  </w:style>
  <w:style w:type="table" w:styleId="TableGrid">
    <w:name w:val="Table Grid"/>
    <w:basedOn w:val="TableNormal"/>
    <w:uiPriority w:val="59"/>
    <w:rsid w:val="005C37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26">
    <w:name w:val="xl26"/>
    <w:basedOn w:val="Normal"/>
    <w:rsid w:val="00C43131"/>
    <w:pPr>
      <w:widowControl/>
      <w:pBdr>
        <w:top w:val="single" w:sz="8" w:space="0" w:color="auto"/>
        <w:left w:val="single" w:sz="8" w:space="0" w:color="auto"/>
        <w:bottom w:val="single" w:sz="8" w:space="0" w:color="auto"/>
        <w:right w:val="single" w:sz="8" w:space="0" w:color="auto"/>
      </w:pBdr>
      <w:spacing w:before="100" w:beforeAutospacing="1" w:after="100" w:afterAutospacing="1"/>
      <w:jc w:val="center"/>
      <w:textAlignment w:val="center"/>
    </w:pPr>
    <w:rPr>
      <w:rFonts w:ascii="Arial" w:hAnsi="Arial" w:cs="Arial"/>
      <w:b/>
      <w:bCs/>
      <w:sz w:val="24"/>
      <w:lang w:val="en-GB"/>
    </w:rPr>
  </w:style>
  <w:style w:type="paragraph" w:styleId="NormalWeb">
    <w:name w:val="Normal (Web)"/>
    <w:aliases w:val="Normal (Web) Char"/>
    <w:basedOn w:val="Normal"/>
    <w:link w:val="NormalWebChar1"/>
    <w:uiPriority w:val="99"/>
    <w:rsid w:val="00A727AD"/>
    <w:pPr>
      <w:widowControl/>
      <w:spacing w:before="100" w:beforeAutospacing="1" w:after="100" w:afterAutospacing="1"/>
      <w:jc w:val="left"/>
    </w:pPr>
    <w:rPr>
      <w:sz w:val="24"/>
      <w:lang w:val="en-GB"/>
    </w:rPr>
  </w:style>
  <w:style w:type="character" w:customStyle="1" w:styleId="NormalWebChar1">
    <w:name w:val="Normal (Web) Char1"/>
    <w:aliases w:val="Normal (Web) Char Char"/>
    <w:link w:val="NormalWeb"/>
    <w:rsid w:val="00464DED"/>
    <w:rPr>
      <w:sz w:val="24"/>
      <w:szCs w:val="24"/>
      <w:lang w:val="en-GB" w:eastAsia="en-US" w:bidi="ar-SA"/>
    </w:rPr>
  </w:style>
  <w:style w:type="character" w:customStyle="1" w:styleId="categories">
    <w:name w:val="categories"/>
    <w:basedOn w:val="DefaultParagraphFont"/>
    <w:rsid w:val="00A727AD"/>
  </w:style>
  <w:style w:type="character" w:customStyle="1" w:styleId="tags">
    <w:name w:val="tags"/>
    <w:basedOn w:val="DefaultParagraphFont"/>
    <w:rsid w:val="00A727AD"/>
  </w:style>
  <w:style w:type="character" w:styleId="Strong">
    <w:name w:val="Strong"/>
    <w:qFormat/>
    <w:rsid w:val="00A727AD"/>
    <w:rPr>
      <w:b/>
      <w:bCs/>
    </w:rPr>
  </w:style>
  <w:style w:type="paragraph" w:customStyle="1" w:styleId="bullet1">
    <w:name w:val="bullet1"/>
    <w:basedOn w:val="Normal"/>
    <w:autoRedefine/>
    <w:rsid w:val="00A727AD"/>
    <w:pPr>
      <w:widowControl/>
      <w:spacing w:line="480" w:lineRule="auto"/>
      <w:ind w:left="426" w:hanging="360"/>
    </w:pPr>
    <w:rPr>
      <w:sz w:val="24"/>
      <w:lang w:val="sv-SE"/>
    </w:rPr>
  </w:style>
  <w:style w:type="paragraph" w:customStyle="1" w:styleId="HlmJudul">
    <w:name w:val="Hlm Judul"/>
    <w:basedOn w:val="Normal"/>
    <w:rsid w:val="00A727AD"/>
    <w:pPr>
      <w:widowControl/>
      <w:ind w:firstLine="720"/>
      <w:jc w:val="center"/>
    </w:pPr>
    <w:rPr>
      <w:b/>
      <w:bCs/>
      <w:sz w:val="28"/>
      <w:szCs w:val="20"/>
      <w:lang w:val="en-GB"/>
    </w:rPr>
  </w:style>
  <w:style w:type="character" w:customStyle="1" w:styleId="a">
    <w:name w:val="a"/>
    <w:basedOn w:val="DefaultParagraphFont"/>
    <w:rsid w:val="00A727AD"/>
  </w:style>
  <w:style w:type="character" w:customStyle="1" w:styleId="l7">
    <w:name w:val="l7"/>
    <w:basedOn w:val="DefaultParagraphFont"/>
    <w:rsid w:val="00A727AD"/>
  </w:style>
  <w:style w:type="character" w:customStyle="1" w:styleId="l9">
    <w:name w:val="l9"/>
    <w:basedOn w:val="DefaultParagraphFont"/>
    <w:rsid w:val="00A727AD"/>
  </w:style>
  <w:style w:type="character" w:customStyle="1" w:styleId="l8">
    <w:name w:val="l8"/>
    <w:basedOn w:val="DefaultParagraphFont"/>
    <w:rsid w:val="00A727AD"/>
  </w:style>
  <w:style w:type="character" w:customStyle="1" w:styleId="l10">
    <w:name w:val="l10"/>
    <w:basedOn w:val="DefaultParagraphFont"/>
    <w:rsid w:val="00A727AD"/>
  </w:style>
  <w:style w:type="character" w:customStyle="1" w:styleId="l6">
    <w:name w:val="l6"/>
    <w:basedOn w:val="DefaultParagraphFont"/>
    <w:rsid w:val="00A727AD"/>
  </w:style>
  <w:style w:type="character" w:customStyle="1" w:styleId="l11">
    <w:name w:val="l11"/>
    <w:basedOn w:val="DefaultParagraphFont"/>
    <w:rsid w:val="00A727AD"/>
  </w:style>
  <w:style w:type="character" w:customStyle="1" w:styleId="italic1">
    <w:name w:val="italic1"/>
    <w:rsid w:val="00A727AD"/>
    <w:rPr>
      <w:i/>
      <w:iCs/>
    </w:rPr>
  </w:style>
  <w:style w:type="character" w:customStyle="1" w:styleId="bold1">
    <w:name w:val="bold1"/>
    <w:rsid w:val="00A727AD"/>
    <w:rPr>
      <w:b/>
      <w:bCs/>
    </w:rPr>
  </w:style>
  <w:style w:type="paragraph" w:styleId="ListParagraph">
    <w:name w:val="List Paragraph"/>
    <w:basedOn w:val="Normal"/>
    <w:link w:val="ListParagraphChar"/>
    <w:uiPriority w:val="34"/>
    <w:qFormat/>
    <w:rsid w:val="00E079CE"/>
    <w:pPr>
      <w:widowControl/>
      <w:spacing w:after="200" w:line="360" w:lineRule="auto"/>
      <w:ind w:left="720"/>
      <w:contextualSpacing/>
    </w:pPr>
    <w:rPr>
      <w:rFonts w:ascii="Calibri" w:eastAsia="Calibri" w:hAnsi="Calibri"/>
      <w:noProof/>
      <w:sz w:val="22"/>
      <w:szCs w:val="22"/>
    </w:rPr>
  </w:style>
  <w:style w:type="character" w:customStyle="1" w:styleId="ListParagraphChar">
    <w:name w:val="List Paragraph Char"/>
    <w:link w:val="ListParagraph"/>
    <w:rsid w:val="00A3334D"/>
    <w:rPr>
      <w:rFonts w:ascii="Calibri" w:eastAsia="Calibri" w:hAnsi="Calibri"/>
      <w:noProof/>
      <w:sz w:val="22"/>
      <w:szCs w:val="22"/>
      <w:lang w:val="en-US" w:eastAsia="en-US" w:bidi="ar-SA"/>
    </w:rPr>
  </w:style>
  <w:style w:type="character" w:customStyle="1" w:styleId="citation">
    <w:name w:val="citation"/>
    <w:basedOn w:val="DefaultParagraphFont"/>
    <w:rsid w:val="00E079CE"/>
  </w:style>
  <w:style w:type="paragraph" w:customStyle="1" w:styleId="VenturaCover1">
    <w:name w:val="Ventura Cover1"/>
    <w:basedOn w:val="Normal"/>
    <w:rsid w:val="0084540C"/>
    <w:pPr>
      <w:spacing w:before="120"/>
      <w:contextualSpacing/>
      <w:jc w:val="center"/>
    </w:pPr>
  </w:style>
  <w:style w:type="paragraph" w:customStyle="1" w:styleId="VenturaCover2">
    <w:name w:val="Ventura Cover2"/>
    <w:basedOn w:val="VenturaCover1"/>
    <w:rsid w:val="00F155A9"/>
    <w:pPr>
      <w:spacing w:after="120"/>
    </w:pPr>
    <w:rPr>
      <w:color w:val="FF0000"/>
      <w:spacing w:val="40"/>
      <w:sz w:val="56"/>
    </w:rPr>
  </w:style>
  <w:style w:type="paragraph" w:customStyle="1" w:styleId="StyleVentura-KeywordLatinBold">
    <w:name w:val="Style Ventura-Keyword + (Latin) Bold"/>
    <w:basedOn w:val="Ventura-Keyword"/>
    <w:link w:val="StyleVentura-KeywordLatinBoldChar"/>
    <w:rsid w:val="009A40AB"/>
    <w:pPr>
      <w:tabs>
        <w:tab w:val="left" w:pos="1021"/>
      </w:tabs>
      <w:ind w:left="1021" w:hanging="1021"/>
    </w:pPr>
    <w:rPr>
      <w:b/>
    </w:rPr>
  </w:style>
  <w:style w:type="character" w:customStyle="1" w:styleId="StyleVentura-KeywordLatinBoldChar">
    <w:name w:val="Style Ventura-Keyword + (Latin) Bold Char"/>
    <w:link w:val="StyleVentura-KeywordLatinBold"/>
    <w:rsid w:val="009A40AB"/>
    <w:rPr>
      <w:rFonts w:ascii="Book Antiqua" w:hAnsi="Book Antiqua"/>
      <w:b/>
      <w:i/>
      <w:spacing w:val="2"/>
      <w:sz w:val="18"/>
      <w:szCs w:val="24"/>
      <w:lang w:val="en-US" w:eastAsia="en-US" w:bidi="ar-SA"/>
    </w:rPr>
  </w:style>
  <w:style w:type="paragraph" w:customStyle="1" w:styleId="StyleVentura-ReferenceItalic">
    <w:name w:val="Style Ventura-Reference + Italic"/>
    <w:basedOn w:val="Ventura-Reference"/>
    <w:link w:val="StyleVentura-ReferenceItalicChar"/>
    <w:rsid w:val="00BD53F9"/>
    <w:rPr>
      <w:i/>
      <w:iCs/>
    </w:rPr>
  </w:style>
  <w:style w:type="character" w:customStyle="1" w:styleId="StyleVentura-ReferenceItalicChar">
    <w:name w:val="Style Ventura-Reference + Italic Char"/>
    <w:link w:val="StyleVentura-ReferenceItalic"/>
    <w:rsid w:val="00BD53F9"/>
    <w:rPr>
      <w:rFonts w:ascii="Book Antiqua" w:hAnsi="Book Antiqua"/>
      <w:i/>
      <w:iCs/>
      <w:szCs w:val="24"/>
      <w:lang w:val="en-US" w:eastAsia="en-US" w:bidi="ar-SA"/>
    </w:rPr>
  </w:style>
  <w:style w:type="paragraph" w:customStyle="1" w:styleId="StyleVentura-KeywordNotItalic">
    <w:name w:val="Style Ventura-Keyword + Not Italic"/>
    <w:basedOn w:val="Ventura-Keyword"/>
    <w:rsid w:val="00E03BC6"/>
    <w:rPr>
      <w:iCs/>
    </w:rPr>
  </w:style>
  <w:style w:type="paragraph" w:customStyle="1" w:styleId="Default">
    <w:name w:val="Default"/>
    <w:rsid w:val="00DC6EDB"/>
    <w:pPr>
      <w:autoSpaceDE w:val="0"/>
      <w:autoSpaceDN w:val="0"/>
      <w:adjustRightInd w:val="0"/>
    </w:pPr>
    <w:rPr>
      <w:rFonts w:ascii="Arial" w:hAnsi="Arial" w:cs="Arial"/>
      <w:color w:val="000000"/>
      <w:sz w:val="24"/>
      <w:szCs w:val="24"/>
    </w:rPr>
  </w:style>
  <w:style w:type="character" w:customStyle="1" w:styleId="apple-converted-space">
    <w:name w:val="apple-converted-space"/>
    <w:rsid w:val="00DC6EDB"/>
  </w:style>
  <w:style w:type="character" w:customStyle="1" w:styleId="CharChar14">
    <w:name w:val="Char Char14"/>
    <w:rsid w:val="00125AB4"/>
    <w:rPr>
      <w:rFonts w:ascii="Cambria" w:eastAsia="Times New Roman" w:hAnsi="Cambria" w:cs="Times New Roman"/>
      <w:b/>
      <w:bCs/>
      <w:i/>
      <w:iCs/>
      <w:sz w:val="28"/>
      <w:szCs w:val="28"/>
    </w:rPr>
  </w:style>
  <w:style w:type="character" w:customStyle="1" w:styleId="CharChar11">
    <w:name w:val="Char Char11"/>
    <w:semiHidden/>
    <w:rsid w:val="00125AB4"/>
    <w:rPr>
      <w:rFonts w:ascii="Calibri" w:eastAsia="Times New Roman" w:hAnsi="Calibri" w:cs="Times New Roman"/>
      <w:b/>
      <w:bCs/>
      <w:i/>
      <w:iCs/>
      <w:sz w:val="26"/>
      <w:szCs w:val="26"/>
    </w:rPr>
  </w:style>
  <w:style w:type="paragraph" w:styleId="Subtitle">
    <w:name w:val="Subtitle"/>
    <w:basedOn w:val="Normal"/>
    <w:link w:val="SubtitleChar"/>
    <w:qFormat/>
    <w:rsid w:val="00125AB4"/>
    <w:pPr>
      <w:widowControl/>
      <w:tabs>
        <w:tab w:val="num" w:pos="360"/>
      </w:tabs>
      <w:spacing w:line="480" w:lineRule="auto"/>
      <w:ind w:left="360" w:hanging="360"/>
      <w:jc w:val="center"/>
    </w:pPr>
    <w:rPr>
      <w:b/>
      <w:sz w:val="24"/>
      <w:szCs w:val="20"/>
      <w:lang w:val="id-ID"/>
    </w:rPr>
  </w:style>
  <w:style w:type="character" w:customStyle="1" w:styleId="SubtitleChar">
    <w:name w:val="Subtitle Char"/>
    <w:link w:val="Subtitle"/>
    <w:rsid w:val="00125AB4"/>
    <w:rPr>
      <w:b/>
      <w:sz w:val="24"/>
      <w:lang w:val="id-ID" w:eastAsia="en-US" w:bidi="ar-SA"/>
    </w:rPr>
  </w:style>
  <w:style w:type="paragraph" w:customStyle="1" w:styleId="Title1">
    <w:name w:val="Title1"/>
    <w:basedOn w:val="Normal"/>
    <w:rsid w:val="00125AB4"/>
    <w:pPr>
      <w:widowControl/>
      <w:spacing w:before="100" w:beforeAutospacing="1" w:after="100" w:afterAutospacing="1"/>
      <w:jc w:val="center"/>
    </w:pPr>
    <w:rPr>
      <w:sz w:val="24"/>
    </w:rPr>
  </w:style>
  <w:style w:type="character" w:customStyle="1" w:styleId="note">
    <w:name w:val="note"/>
    <w:basedOn w:val="DefaultParagraphFont"/>
    <w:rsid w:val="00125AB4"/>
  </w:style>
  <w:style w:type="character" w:customStyle="1" w:styleId="fullpost">
    <w:name w:val="fullpost"/>
    <w:basedOn w:val="DefaultParagraphFont"/>
    <w:rsid w:val="00125AB4"/>
  </w:style>
  <w:style w:type="character" w:customStyle="1" w:styleId="atn">
    <w:name w:val="atn"/>
    <w:basedOn w:val="DefaultParagraphFont"/>
    <w:rsid w:val="00125AB4"/>
  </w:style>
  <w:style w:type="character" w:customStyle="1" w:styleId="PersenCharChar">
    <w:name w:val="Persen Char Char"/>
    <w:rsid w:val="00464DED"/>
    <w:rPr>
      <w:rFonts w:eastAsia="Times New Roman"/>
    </w:rPr>
  </w:style>
  <w:style w:type="paragraph" w:styleId="HTMLPreformatted">
    <w:name w:val="HTML Preformatted"/>
    <w:basedOn w:val="Normal"/>
    <w:rsid w:val="00464DE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szCs w:val="20"/>
    </w:rPr>
  </w:style>
  <w:style w:type="character" w:styleId="HTMLTypewriter">
    <w:name w:val="HTML Typewriter"/>
    <w:rsid w:val="00464DED"/>
    <w:rPr>
      <w:rFonts w:ascii="Courier New" w:eastAsia="Times New Roman" w:hAnsi="Courier New" w:cs="Courier New"/>
      <w:sz w:val="20"/>
      <w:szCs w:val="20"/>
    </w:rPr>
  </w:style>
  <w:style w:type="character" w:customStyle="1" w:styleId="CharChar16">
    <w:name w:val="Char Char16"/>
    <w:rsid w:val="00464DED"/>
    <w:rPr>
      <w:rFonts w:ascii="Times New Roman" w:eastAsia="Times New Roman" w:hAnsi="Times New Roman" w:cs="Times New Roman"/>
      <w:b/>
      <w:sz w:val="24"/>
      <w:szCs w:val="24"/>
      <w:lang w:val="sv-SE"/>
    </w:rPr>
  </w:style>
  <w:style w:type="paragraph" w:styleId="NoSpacing">
    <w:name w:val="No Spacing"/>
    <w:link w:val="NoSpacingChar"/>
    <w:uiPriority w:val="1"/>
    <w:qFormat/>
    <w:rsid w:val="00464DED"/>
    <w:rPr>
      <w:sz w:val="24"/>
      <w:szCs w:val="24"/>
    </w:rPr>
  </w:style>
  <w:style w:type="character" w:customStyle="1" w:styleId="NoSpacingChar">
    <w:name w:val="No Spacing Char"/>
    <w:link w:val="NoSpacing"/>
    <w:rsid w:val="007D3A0B"/>
    <w:rPr>
      <w:sz w:val="24"/>
      <w:szCs w:val="24"/>
      <w:lang w:val="en-US" w:eastAsia="en-US" w:bidi="ar-SA"/>
    </w:rPr>
  </w:style>
  <w:style w:type="paragraph" w:customStyle="1" w:styleId="naon">
    <w:name w:val="naon"/>
    <w:basedOn w:val="PlainText"/>
    <w:rsid w:val="00464DED"/>
  </w:style>
  <w:style w:type="character" w:customStyle="1" w:styleId="google-src-text">
    <w:name w:val="google-src-text"/>
    <w:basedOn w:val="DefaultParagraphFont"/>
    <w:rsid w:val="00464DED"/>
  </w:style>
  <w:style w:type="character" w:customStyle="1" w:styleId="apple-style-span">
    <w:name w:val="apple-style-span"/>
    <w:rsid w:val="00464DED"/>
    <w:rPr>
      <w:rFonts w:cs="Times New Roman"/>
    </w:rPr>
  </w:style>
  <w:style w:type="paragraph" w:styleId="BodyText3">
    <w:name w:val="Body Text 3"/>
    <w:basedOn w:val="Normal"/>
    <w:rsid w:val="00464DED"/>
    <w:pPr>
      <w:widowControl/>
      <w:spacing w:after="120" w:line="276" w:lineRule="auto"/>
      <w:jc w:val="left"/>
    </w:pPr>
    <w:rPr>
      <w:rFonts w:eastAsia="SimSun"/>
      <w:sz w:val="16"/>
      <w:szCs w:val="16"/>
    </w:rPr>
  </w:style>
  <w:style w:type="character" w:customStyle="1" w:styleId="NormalWebCharCharChar">
    <w:name w:val="Normal (Web) Char Char Char"/>
    <w:rsid w:val="00464DED"/>
    <w:rPr>
      <w:sz w:val="24"/>
      <w:szCs w:val="24"/>
      <w:lang w:val="en-US" w:eastAsia="en-US" w:bidi="ar-SA"/>
    </w:rPr>
  </w:style>
  <w:style w:type="character" w:styleId="PlaceholderText">
    <w:name w:val="Placeholder Text"/>
    <w:semiHidden/>
    <w:rsid w:val="00464DED"/>
    <w:rPr>
      <w:color w:val="808080"/>
    </w:rPr>
  </w:style>
  <w:style w:type="character" w:customStyle="1" w:styleId="gen">
    <w:name w:val="gen"/>
    <w:basedOn w:val="DefaultParagraphFont"/>
    <w:rsid w:val="00464DED"/>
  </w:style>
  <w:style w:type="character" w:customStyle="1" w:styleId="titleauthoretc">
    <w:name w:val="titleauthoretc"/>
    <w:rsid w:val="00464DED"/>
  </w:style>
  <w:style w:type="character" w:customStyle="1" w:styleId="ow06g">
    <w:name w:val="ow06g"/>
    <w:rsid w:val="00BB12EF"/>
  </w:style>
  <w:style w:type="character" w:styleId="HTMLCite">
    <w:name w:val="HTML Cite"/>
    <w:uiPriority w:val="99"/>
    <w:unhideWhenUsed/>
    <w:rsid w:val="009B43F6"/>
    <w:rPr>
      <w:i/>
      <w:iCs/>
    </w:rPr>
  </w:style>
  <w:style w:type="character" w:customStyle="1" w:styleId="fn">
    <w:name w:val="fn"/>
    <w:rsid w:val="009B43F6"/>
  </w:style>
  <w:style w:type="character" w:customStyle="1" w:styleId="Subtitle1">
    <w:name w:val="Subtitle1"/>
    <w:rsid w:val="009B43F6"/>
  </w:style>
  <w:style w:type="character" w:customStyle="1" w:styleId="bookauthor">
    <w:name w:val="bookauthor"/>
    <w:rsid w:val="009B43F6"/>
  </w:style>
  <w:style w:type="character" w:customStyle="1" w:styleId="booktitle">
    <w:name w:val="booktitle"/>
    <w:rsid w:val="009B43F6"/>
  </w:style>
  <w:style w:type="character" w:customStyle="1" w:styleId="blackclass">
    <w:name w:val="blackclass"/>
    <w:rsid w:val="009B43F6"/>
  </w:style>
  <w:style w:type="character" w:customStyle="1" w:styleId="blackclass1">
    <w:name w:val="blackclass1"/>
    <w:rsid w:val="009B43F6"/>
    <w:rPr>
      <w:color w:val="000000"/>
    </w:rPr>
  </w:style>
  <w:style w:type="character" w:customStyle="1" w:styleId="phraseanchor">
    <w:name w:val="phrase_anchor"/>
    <w:basedOn w:val="DefaultParagraphFont"/>
    <w:rsid w:val="009B43F6"/>
  </w:style>
  <w:style w:type="character" w:styleId="SubtleEmphasis">
    <w:name w:val="Subtle Emphasis"/>
    <w:qFormat/>
    <w:rsid w:val="009B43F6"/>
    <w:rPr>
      <w:i/>
      <w:iCs/>
      <w:color w:val="808080"/>
    </w:rPr>
  </w:style>
  <w:style w:type="character" w:customStyle="1" w:styleId="notranslate">
    <w:name w:val="notranslate"/>
    <w:rsid w:val="009B43F6"/>
  </w:style>
  <w:style w:type="paragraph" w:styleId="FootnoteText">
    <w:name w:val="footnote text"/>
    <w:basedOn w:val="Normal"/>
    <w:link w:val="FootnoteTextChar"/>
    <w:uiPriority w:val="99"/>
    <w:rsid w:val="00F55443"/>
    <w:pPr>
      <w:widowControl/>
      <w:jc w:val="left"/>
    </w:pPr>
    <w:rPr>
      <w:szCs w:val="20"/>
    </w:rPr>
  </w:style>
  <w:style w:type="character" w:customStyle="1" w:styleId="FootnoteTextChar">
    <w:name w:val="Footnote Text Char"/>
    <w:link w:val="FootnoteText"/>
    <w:uiPriority w:val="99"/>
    <w:rsid w:val="005D097E"/>
    <w:rPr>
      <w:lang w:val="en-US" w:eastAsia="en-US"/>
    </w:rPr>
  </w:style>
  <w:style w:type="character" w:customStyle="1" w:styleId="addmd">
    <w:name w:val="addmd"/>
    <w:basedOn w:val="DefaultParagraphFont"/>
    <w:rsid w:val="00F55443"/>
  </w:style>
  <w:style w:type="character" w:customStyle="1" w:styleId="WW8Num2z0">
    <w:name w:val="WW8Num2z0"/>
    <w:rsid w:val="00F55443"/>
    <w:rPr>
      <w:rFonts w:ascii="Courier New" w:hAnsi="Courier New" w:cs="Courier New"/>
    </w:rPr>
  </w:style>
  <w:style w:type="character" w:customStyle="1" w:styleId="WW8Num2z2">
    <w:name w:val="WW8Num2z2"/>
    <w:rsid w:val="00F55443"/>
    <w:rPr>
      <w:rFonts w:ascii="Wingdings" w:hAnsi="Wingdings"/>
    </w:rPr>
  </w:style>
  <w:style w:type="character" w:customStyle="1" w:styleId="WW8Num2z3">
    <w:name w:val="WW8Num2z3"/>
    <w:rsid w:val="00F55443"/>
    <w:rPr>
      <w:rFonts w:ascii="Symbol" w:hAnsi="Symbol"/>
    </w:rPr>
  </w:style>
  <w:style w:type="character" w:customStyle="1" w:styleId="WW8Num5z0">
    <w:name w:val="WW8Num5z0"/>
    <w:rsid w:val="00F55443"/>
    <w:rPr>
      <w:rFonts w:ascii="Wingdings" w:hAnsi="Wingdings"/>
    </w:rPr>
  </w:style>
  <w:style w:type="paragraph" w:customStyle="1" w:styleId="Heading">
    <w:name w:val="Heading"/>
    <w:basedOn w:val="Normal"/>
    <w:next w:val="BodyText"/>
    <w:rsid w:val="00F55443"/>
    <w:pPr>
      <w:keepNext/>
      <w:widowControl/>
      <w:suppressAutoHyphens/>
      <w:spacing w:before="240" w:after="120"/>
      <w:jc w:val="left"/>
    </w:pPr>
    <w:rPr>
      <w:rFonts w:ascii="Arial" w:eastAsia="Lucida Sans Unicode" w:hAnsi="Arial" w:cs="Tahoma"/>
      <w:sz w:val="28"/>
      <w:szCs w:val="28"/>
      <w:lang w:eastAsia="ar-SA"/>
    </w:rPr>
  </w:style>
  <w:style w:type="paragraph" w:styleId="List">
    <w:name w:val="List"/>
    <w:basedOn w:val="BodyText"/>
    <w:rsid w:val="00F55443"/>
    <w:pPr>
      <w:widowControl/>
      <w:suppressAutoHyphens/>
      <w:jc w:val="left"/>
    </w:pPr>
    <w:rPr>
      <w:rFonts w:cs="Tahoma"/>
      <w:sz w:val="24"/>
      <w:lang w:eastAsia="ar-SA"/>
    </w:rPr>
  </w:style>
  <w:style w:type="paragraph" w:styleId="Caption">
    <w:name w:val="caption"/>
    <w:basedOn w:val="Normal"/>
    <w:qFormat/>
    <w:rsid w:val="00F55443"/>
    <w:pPr>
      <w:widowControl/>
      <w:suppressLineNumbers/>
      <w:suppressAutoHyphens/>
      <w:spacing w:before="120" w:after="120"/>
      <w:jc w:val="left"/>
    </w:pPr>
    <w:rPr>
      <w:rFonts w:cs="Tahoma"/>
      <w:i/>
      <w:iCs/>
      <w:sz w:val="24"/>
      <w:lang w:eastAsia="ar-SA"/>
    </w:rPr>
  </w:style>
  <w:style w:type="paragraph" w:customStyle="1" w:styleId="Index">
    <w:name w:val="Index"/>
    <w:basedOn w:val="Normal"/>
    <w:rsid w:val="00F55443"/>
    <w:pPr>
      <w:widowControl/>
      <w:suppressLineNumbers/>
      <w:suppressAutoHyphens/>
      <w:jc w:val="left"/>
    </w:pPr>
    <w:rPr>
      <w:rFonts w:cs="Tahoma"/>
      <w:sz w:val="24"/>
      <w:lang w:eastAsia="ar-SA"/>
    </w:rPr>
  </w:style>
  <w:style w:type="paragraph" w:customStyle="1" w:styleId="TableContents">
    <w:name w:val="Table Contents"/>
    <w:basedOn w:val="Normal"/>
    <w:rsid w:val="00F55443"/>
    <w:pPr>
      <w:widowControl/>
      <w:suppressLineNumbers/>
      <w:suppressAutoHyphens/>
      <w:jc w:val="left"/>
    </w:pPr>
    <w:rPr>
      <w:sz w:val="24"/>
      <w:lang w:eastAsia="ar-SA"/>
    </w:rPr>
  </w:style>
  <w:style w:type="paragraph" w:customStyle="1" w:styleId="TableHeading">
    <w:name w:val="Table Heading"/>
    <w:basedOn w:val="TableContents"/>
    <w:rsid w:val="00F55443"/>
  </w:style>
  <w:style w:type="paragraph" w:customStyle="1" w:styleId="Framecontents">
    <w:name w:val="Frame contents"/>
    <w:basedOn w:val="BodyText"/>
    <w:rsid w:val="00F55443"/>
    <w:pPr>
      <w:widowControl/>
      <w:suppressAutoHyphens/>
      <w:jc w:val="left"/>
    </w:pPr>
    <w:rPr>
      <w:sz w:val="24"/>
      <w:lang w:eastAsia="ar-SA"/>
    </w:rPr>
  </w:style>
  <w:style w:type="paragraph" w:styleId="TOC1">
    <w:name w:val="toc 1"/>
    <w:basedOn w:val="Normal"/>
    <w:next w:val="Normal"/>
    <w:autoRedefine/>
    <w:unhideWhenUsed/>
    <w:qFormat/>
    <w:rsid w:val="007D3A0B"/>
    <w:pPr>
      <w:widowControl/>
      <w:spacing w:after="100"/>
      <w:jc w:val="left"/>
    </w:pPr>
    <w:rPr>
      <w:rFonts w:cs="Arial"/>
      <w:sz w:val="24"/>
      <w:szCs w:val="22"/>
      <w:u w:val="words" w:color="FFFFFF"/>
      <w:lang w:eastAsia="ja-JP"/>
    </w:rPr>
  </w:style>
  <w:style w:type="paragraph" w:styleId="TOC2">
    <w:name w:val="toc 2"/>
    <w:basedOn w:val="Normal"/>
    <w:next w:val="Normal"/>
    <w:autoRedefine/>
    <w:semiHidden/>
    <w:unhideWhenUsed/>
    <w:qFormat/>
    <w:rsid w:val="007D3A0B"/>
    <w:pPr>
      <w:widowControl/>
      <w:spacing w:after="100"/>
      <w:ind w:left="220"/>
      <w:jc w:val="left"/>
    </w:pPr>
    <w:rPr>
      <w:rFonts w:cs="Arial"/>
      <w:sz w:val="24"/>
      <w:szCs w:val="22"/>
      <w:u w:val="words" w:color="FFFFFF"/>
      <w:lang w:eastAsia="ja-JP"/>
    </w:rPr>
  </w:style>
  <w:style w:type="paragraph" w:styleId="TOC3">
    <w:name w:val="toc 3"/>
    <w:basedOn w:val="Normal"/>
    <w:next w:val="Normal"/>
    <w:autoRedefine/>
    <w:semiHidden/>
    <w:unhideWhenUsed/>
    <w:qFormat/>
    <w:rsid w:val="007D3A0B"/>
    <w:pPr>
      <w:widowControl/>
      <w:spacing w:after="100"/>
      <w:ind w:left="440"/>
      <w:jc w:val="left"/>
    </w:pPr>
    <w:rPr>
      <w:rFonts w:cs="Arial"/>
      <w:sz w:val="24"/>
      <w:szCs w:val="22"/>
      <w:u w:val="words" w:color="FFFFFF"/>
      <w:lang w:eastAsia="ja-JP"/>
    </w:rPr>
  </w:style>
  <w:style w:type="paragraph" w:styleId="TOCHeading">
    <w:name w:val="TOC Heading"/>
    <w:basedOn w:val="Heading1"/>
    <w:next w:val="Normal"/>
    <w:qFormat/>
    <w:rsid w:val="007D3A0B"/>
    <w:pPr>
      <w:keepLines/>
      <w:widowControl/>
      <w:spacing w:before="100" w:beforeAutospacing="1" w:after="0"/>
      <w:ind w:left="274" w:hanging="274"/>
      <w:jc w:val="center"/>
      <w:outlineLvl w:val="9"/>
    </w:pPr>
    <w:rPr>
      <w:rFonts w:cs="Times New Roman"/>
      <w:color w:val="365F91"/>
      <w:kern w:val="0"/>
      <w:sz w:val="24"/>
      <w:szCs w:val="24"/>
      <w:lang w:eastAsia="ja-JP"/>
    </w:rPr>
  </w:style>
  <w:style w:type="paragraph" w:styleId="ListBullet">
    <w:name w:val="List Bullet"/>
    <w:basedOn w:val="Normal"/>
    <w:unhideWhenUsed/>
    <w:qFormat/>
    <w:rsid w:val="007D3A0B"/>
    <w:pPr>
      <w:widowControl/>
      <w:tabs>
        <w:tab w:val="num" w:pos="360"/>
      </w:tabs>
      <w:spacing w:after="120" w:line="276" w:lineRule="auto"/>
      <w:contextualSpacing/>
      <w:jc w:val="left"/>
    </w:pPr>
    <w:rPr>
      <w:rFonts w:ascii="Gill Sans MT" w:eastAsia="Gill Sans MT" w:hAnsi="Gill Sans MT"/>
      <w:color w:val="000000"/>
      <w:szCs w:val="20"/>
      <w:u w:color="FFFFFF"/>
      <w:lang w:eastAsia="ja-JP"/>
    </w:rPr>
  </w:style>
  <w:style w:type="paragraph" w:customStyle="1" w:styleId="Section">
    <w:name w:val="Section"/>
    <w:basedOn w:val="Normal"/>
    <w:next w:val="Normal"/>
    <w:link w:val="SectionChar"/>
    <w:qFormat/>
    <w:rsid w:val="007D3A0B"/>
    <w:pPr>
      <w:widowControl/>
      <w:spacing w:after="120"/>
      <w:contextualSpacing/>
      <w:jc w:val="left"/>
    </w:pPr>
    <w:rPr>
      <w:rFonts w:ascii="Bookman Old Style" w:eastAsia="Gill Sans MT" w:hAnsi="Bookman Old Style"/>
      <w:b/>
      <w:color w:val="9FB8CD"/>
      <w:sz w:val="24"/>
      <w:szCs w:val="20"/>
      <w:lang w:eastAsia="ja-JP"/>
    </w:rPr>
  </w:style>
  <w:style w:type="character" w:customStyle="1" w:styleId="SectionChar">
    <w:name w:val="Section Char"/>
    <w:link w:val="Section"/>
    <w:rsid w:val="007D3A0B"/>
    <w:rPr>
      <w:rFonts w:ascii="Bookman Old Style" w:eastAsia="Gill Sans MT" w:hAnsi="Bookman Old Style"/>
      <w:b/>
      <w:color w:val="9FB8CD"/>
      <w:sz w:val="24"/>
      <w:lang w:eastAsia="ja-JP" w:bidi="ar-SA"/>
    </w:rPr>
  </w:style>
  <w:style w:type="paragraph" w:customStyle="1" w:styleId="AddressText">
    <w:name w:val="Address Text"/>
    <w:basedOn w:val="NoSpacing"/>
    <w:qFormat/>
    <w:rsid w:val="007D3A0B"/>
    <w:pPr>
      <w:spacing w:before="200" w:line="276" w:lineRule="auto"/>
      <w:contextualSpacing/>
      <w:jc w:val="right"/>
    </w:pPr>
    <w:rPr>
      <w:rFonts w:ascii="Bookman Old Style" w:eastAsia="Gill Sans MT" w:hAnsi="Bookman Old Style"/>
      <w:color w:val="9FB8CD"/>
      <w:sz w:val="18"/>
      <w:szCs w:val="20"/>
      <w:lang w:eastAsia="ja-JP" w:bidi="he-IL"/>
    </w:rPr>
  </w:style>
  <w:style w:type="paragraph" w:customStyle="1" w:styleId="Achievement">
    <w:name w:val="Achievement"/>
    <w:next w:val="NoSpacing"/>
    <w:link w:val="Achievement0"/>
    <w:autoRedefine/>
    <w:rsid w:val="007D3A0B"/>
    <w:pPr>
      <w:tabs>
        <w:tab w:val="num" w:pos="440"/>
        <w:tab w:val="left" w:pos="6451"/>
      </w:tabs>
      <w:spacing w:after="60" w:line="220" w:lineRule="atLeast"/>
      <w:ind w:left="440" w:right="245" w:hanging="420"/>
    </w:pPr>
    <w:rPr>
      <w:rFonts w:eastAsia="MS Mincho"/>
      <w:bCs/>
      <w:iCs/>
      <w:lang w:val="id-ID" w:eastAsia="id-ID"/>
    </w:rPr>
  </w:style>
  <w:style w:type="character" w:customStyle="1" w:styleId="Achievement0">
    <w:name w:val="Achievement (文字)"/>
    <w:link w:val="Achievement"/>
    <w:rsid w:val="007D3A0B"/>
    <w:rPr>
      <w:rFonts w:eastAsia="MS Mincho"/>
      <w:bCs/>
      <w:iCs/>
      <w:lang w:val="id-ID" w:eastAsia="id-ID" w:bidi="ar-SA"/>
    </w:rPr>
  </w:style>
  <w:style w:type="paragraph" w:customStyle="1" w:styleId="Address1">
    <w:name w:val="Address 1"/>
    <w:basedOn w:val="Normal"/>
    <w:rsid w:val="007D3A0B"/>
    <w:pPr>
      <w:widowControl/>
      <w:spacing w:line="200" w:lineRule="atLeast"/>
      <w:jc w:val="left"/>
    </w:pPr>
    <w:rPr>
      <w:rFonts w:eastAsia="MS Mincho"/>
      <w:sz w:val="16"/>
      <w:szCs w:val="20"/>
      <w:u w:color="FFFFFF"/>
    </w:rPr>
  </w:style>
  <w:style w:type="paragraph" w:customStyle="1" w:styleId="Address2">
    <w:name w:val="Address 2"/>
    <w:basedOn w:val="Normal"/>
    <w:rsid w:val="007D3A0B"/>
    <w:pPr>
      <w:widowControl/>
      <w:spacing w:line="200" w:lineRule="atLeast"/>
      <w:jc w:val="left"/>
    </w:pPr>
    <w:rPr>
      <w:rFonts w:eastAsia="MS Mincho"/>
      <w:sz w:val="16"/>
      <w:szCs w:val="20"/>
      <w:u w:color="FFFFFF"/>
    </w:rPr>
  </w:style>
  <w:style w:type="paragraph" w:customStyle="1" w:styleId="JobTitle">
    <w:name w:val="Job Title"/>
    <w:next w:val="Achievement"/>
    <w:link w:val="JobTitle0"/>
    <w:rsid w:val="007D3A0B"/>
    <w:pPr>
      <w:spacing w:after="40" w:line="220" w:lineRule="atLeast"/>
    </w:pPr>
    <w:rPr>
      <w:rFonts w:ascii="Arial" w:eastAsia="MS Mincho" w:hAnsi="Arial"/>
      <w:b/>
      <w:spacing w:val="-10"/>
      <w:lang w:val="id-ID" w:eastAsia="id-ID"/>
    </w:rPr>
  </w:style>
  <w:style w:type="character" w:customStyle="1" w:styleId="JobTitle0">
    <w:name w:val="Job Title (文字)"/>
    <w:link w:val="JobTitle"/>
    <w:rsid w:val="007D3A0B"/>
    <w:rPr>
      <w:rFonts w:ascii="Arial" w:eastAsia="MS Mincho" w:hAnsi="Arial"/>
      <w:b/>
      <w:spacing w:val="-10"/>
      <w:lang w:val="id-ID" w:eastAsia="id-ID" w:bidi="ar-SA"/>
    </w:rPr>
  </w:style>
  <w:style w:type="paragraph" w:customStyle="1" w:styleId="Name">
    <w:name w:val="Name"/>
    <w:basedOn w:val="Normal"/>
    <w:next w:val="Normal"/>
    <w:autoRedefine/>
    <w:rsid w:val="007D3A0B"/>
    <w:pPr>
      <w:widowControl/>
      <w:spacing w:before="360" w:after="440" w:line="240" w:lineRule="atLeast"/>
      <w:ind w:right="-150"/>
      <w:jc w:val="left"/>
    </w:pPr>
    <w:rPr>
      <w:rFonts w:eastAsia="MS Mincho"/>
      <w:spacing w:val="-20"/>
      <w:sz w:val="48"/>
      <w:szCs w:val="20"/>
      <w:u w:color="FFFFFF"/>
    </w:rPr>
  </w:style>
  <w:style w:type="paragraph" w:customStyle="1" w:styleId="list0020paragraph">
    <w:name w:val="list_0020paragraph"/>
    <w:basedOn w:val="Normal"/>
    <w:rsid w:val="00C44657"/>
    <w:pPr>
      <w:widowControl/>
      <w:spacing w:before="100" w:beforeAutospacing="1" w:after="100" w:afterAutospacing="1"/>
      <w:jc w:val="left"/>
    </w:pPr>
    <w:rPr>
      <w:sz w:val="24"/>
      <w:lang w:eastAsia="id-ID"/>
    </w:rPr>
  </w:style>
  <w:style w:type="character" w:customStyle="1" w:styleId="list0020paragraphchar">
    <w:name w:val="list_0020paragraph__char"/>
    <w:basedOn w:val="DefaultParagraphFont"/>
    <w:rsid w:val="00C44657"/>
  </w:style>
  <w:style w:type="paragraph" w:customStyle="1" w:styleId="Normal1">
    <w:name w:val="Normal1"/>
    <w:basedOn w:val="Normal"/>
    <w:rsid w:val="00C44657"/>
    <w:pPr>
      <w:widowControl/>
      <w:spacing w:before="100" w:beforeAutospacing="1" w:after="100" w:afterAutospacing="1"/>
      <w:jc w:val="left"/>
    </w:pPr>
    <w:rPr>
      <w:sz w:val="24"/>
      <w:lang w:eastAsia="id-ID"/>
    </w:rPr>
  </w:style>
  <w:style w:type="character" w:customStyle="1" w:styleId="normalchar">
    <w:name w:val="normal__char"/>
    <w:basedOn w:val="DefaultParagraphFont"/>
    <w:rsid w:val="00C44657"/>
  </w:style>
  <w:style w:type="paragraph" w:customStyle="1" w:styleId="table0020grid">
    <w:name w:val="table_0020grid"/>
    <w:basedOn w:val="Normal"/>
    <w:rsid w:val="00C44657"/>
    <w:pPr>
      <w:widowControl/>
      <w:spacing w:before="100" w:beforeAutospacing="1" w:after="100" w:afterAutospacing="1"/>
      <w:jc w:val="left"/>
    </w:pPr>
    <w:rPr>
      <w:sz w:val="24"/>
      <w:lang w:eastAsia="id-ID"/>
    </w:rPr>
  </w:style>
  <w:style w:type="character" w:customStyle="1" w:styleId="table0020gridchar">
    <w:name w:val="table_0020grid__char"/>
    <w:basedOn w:val="DefaultParagraphFont"/>
    <w:rsid w:val="00C44657"/>
  </w:style>
  <w:style w:type="character" w:customStyle="1" w:styleId="hpschar">
    <w:name w:val="hps__char"/>
    <w:basedOn w:val="DefaultParagraphFont"/>
    <w:rsid w:val="00C44657"/>
  </w:style>
  <w:style w:type="paragraph" w:customStyle="1" w:styleId="normal0020table">
    <w:name w:val="normal_0020table"/>
    <w:basedOn w:val="Normal"/>
    <w:rsid w:val="00C44657"/>
    <w:pPr>
      <w:widowControl/>
      <w:spacing w:before="100" w:beforeAutospacing="1" w:after="100" w:afterAutospacing="1"/>
      <w:jc w:val="left"/>
    </w:pPr>
    <w:rPr>
      <w:sz w:val="24"/>
      <w:lang w:eastAsia="id-ID"/>
    </w:rPr>
  </w:style>
  <w:style w:type="character" w:customStyle="1" w:styleId="normal0020tablechar">
    <w:name w:val="normal_0020table__char"/>
    <w:basedOn w:val="DefaultParagraphFont"/>
    <w:rsid w:val="00C44657"/>
  </w:style>
  <w:style w:type="paragraph" w:customStyle="1" w:styleId="table0020grid1">
    <w:name w:val="table_0020grid1"/>
    <w:basedOn w:val="Normal"/>
    <w:rsid w:val="00C44657"/>
    <w:pPr>
      <w:widowControl/>
      <w:spacing w:before="100" w:beforeAutospacing="1" w:after="100" w:afterAutospacing="1"/>
      <w:jc w:val="left"/>
    </w:pPr>
    <w:rPr>
      <w:sz w:val="24"/>
      <w:lang w:eastAsia="id-ID"/>
    </w:rPr>
  </w:style>
  <w:style w:type="character" w:customStyle="1" w:styleId="table0020grid1char">
    <w:name w:val="table_0020grid1__char"/>
    <w:basedOn w:val="DefaultParagraphFont"/>
    <w:rsid w:val="00C44657"/>
  </w:style>
  <w:style w:type="paragraph" w:customStyle="1" w:styleId="table0020grid4">
    <w:name w:val="table_0020grid4"/>
    <w:basedOn w:val="Normal"/>
    <w:rsid w:val="00C44657"/>
    <w:pPr>
      <w:widowControl/>
      <w:spacing w:before="100" w:beforeAutospacing="1" w:after="100" w:afterAutospacing="1"/>
      <w:jc w:val="left"/>
    </w:pPr>
    <w:rPr>
      <w:sz w:val="24"/>
      <w:lang w:eastAsia="id-ID"/>
    </w:rPr>
  </w:style>
  <w:style w:type="character" w:customStyle="1" w:styleId="table0020grid4char">
    <w:name w:val="table_0020grid4__char"/>
    <w:basedOn w:val="DefaultParagraphFont"/>
    <w:rsid w:val="00C44657"/>
  </w:style>
  <w:style w:type="paragraph" w:customStyle="1" w:styleId="table0020grid3">
    <w:name w:val="table_0020grid3"/>
    <w:basedOn w:val="Normal"/>
    <w:rsid w:val="00C44657"/>
    <w:pPr>
      <w:widowControl/>
      <w:spacing w:before="100" w:beforeAutospacing="1" w:after="100" w:afterAutospacing="1"/>
      <w:jc w:val="left"/>
    </w:pPr>
    <w:rPr>
      <w:sz w:val="24"/>
      <w:lang w:eastAsia="id-ID"/>
    </w:rPr>
  </w:style>
  <w:style w:type="character" w:customStyle="1" w:styleId="table0020grid3char">
    <w:name w:val="table_0020grid3__char"/>
    <w:basedOn w:val="DefaultParagraphFont"/>
    <w:rsid w:val="00C44657"/>
  </w:style>
  <w:style w:type="table" w:customStyle="1" w:styleId="TableGrid1">
    <w:name w:val="Table Grid1"/>
    <w:basedOn w:val="TableNormal"/>
    <w:rsid w:val="00C4465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Normal"/>
    <w:rsid w:val="00C01E06"/>
    <w:pPr>
      <w:widowControl/>
      <w:spacing w:line="480" w:lineRule="auto"/>
    </w:pPr>
    <w:rPr>
      <w:sz w:val="24"/>
    </w:rPr>
  </w:style>
  <w:style w:type="paragraph" w:styleId="z-TopofForm">
    <w:name w:val="HTML Top of Form"/>
    <w:basedOn w:val="Normal"/>
    <w:next w:val="Normal"/>
    <w:hidden/>
    <w:semiHidden/>
    <w:unhideWhenUsed/>
    <w:rsid w:val="00C01E06"/>
    <w:pPr>
      <w:widowControl/>
      <w:pBdr>
        <w:bottom w:val="single" w:sz="6" w:space="1" w:color="auto"/>
      </w:pBdr>
      <w:jc w:val="center"/>
    </w:pPr>
    <w:rPr>
      <w:rFonts w:ascii="Arial" w:hAnsi="Arial"/>
      <w:vanish/>
      <w:sz w:val="16"/>
      <w:szCs w:val="16"/>
      <w:lang w:val="id-ID" w:eastAsia="id-ID"/>
    </w:rPr>
  </w:style>
  <w:style w:type="character" w:customStyle="1" w:styleId="gt-ft-text">
    <w:name w:val="gt-ft-text"/>
    <w:basedOn w:val="DefaultParagraphFont"/>
    <w:rsid w:val="00C01E06"/>
  </w:style>
  <w:style w:type="paragraph" w:customStyle="1" w:styleId="Style8">
    <w:name w:val="Style 8"/>
    <w:uiPriority w:val="99"/>
    <w:rsid w:val="004016BE"/>
    <w:pPr>
      <w:widowControl w:val="0"/>
      <w:autoSpaceDE w:val="0"/>
      <w:autoSpaceDN w:val="0"/>
      <w:spacing w:before="180" w:line="360" w:lineRule="auto"/>
      <w:ind w:left="720"/>
    </w:pPr>
    <w:rPr>
      <w:i/>
      <w:iCs/>
      <w:sz w:val="22"/>
      <w:szCs w:val="22"/>
    </w:rPr>
  </w:style>
  <w:style w:type="character" w:customStyle="1" w:styleId="CharacterStyle2">
    <w:name w:val="Character Style 2"/>
    <w:uiPriority w:val="99"/>
    <w:rsid w:val="004016BE"/>
    <w:rPr>
      <w:i/>
      <w:iCs/>
      <w:sz w:val="22"/>
      <w:szCs w:val="22"/>
    </w:rPr>
  </w:style>
  <w:style w:type="paragraph" w:customStyle="1" w:styleId="aa">
    <w:name w:val="aa"/>
    <w:basedOn w:val="Normal"/>
    <w:link w:val="aaChar"/>
    <w:qFormat/>
    <w:rsid w:val="005D097E"/>
    <w:pPr>
      <w:widowControl/>
      <w:tabs>
        <w:tab w:val="left" w:pos="426"/>
        <w:tab w:val="left" w:pos="851"/>
        <w:tab w:val="left" w:pos="1418"/>
        <w:tab w:val="left" w:pos="1843"/>
        <w:tab w:val="left" w:pos="2268"/>
        <w:tab w:val="left" w:pos="2694"/>
        <w:tab w:val="left" w:pos="3119"/>
        <w:tab w:val="left" w:pos="3544"/>
        <w:tab w:val="left" w:pos="3969"/>
        <w:tab w:val="left" w:pos="4395"/>
        <w:tab w:val="left" w:pos="4820"/>
      </w:tabs>
      <w:spacing w:line="480" w:lineRule="auto"/>
      <w:ind w:firstLine="851"/>
    </w:pPr>
    <w:rPr>
      <w:rFonts w:ascii="Arial" w:eastAsia="Calibri" w:hAnsi="Arial"/>
      <w:sz w:val="24"/>
    </w:rPr>
  </w:style>
  <w:style w:type="character" w:customStyle="1" w:styleId="aaChar">
    <w:name w:val="aa Char"/>
    <w:link w:val="aa"/>
    <w:rsid w:val="005D097E"/>
    <w:rPr>
      <w:rFonts w:ascii="Arial" w:eastAsia="Calibri" w:hAnsi="Arial"/>
      <w:sz w:val="24"/>
      <w:szCs w:val="24"/>
      <w:lang w:val="en-US"/>
    </w:rPr>
  </w:style>
  <w:style w:type="character" w:styleId="FootnoteReference">
    <w:name w:val="footnote reference"/>
    <w:uiPriority w:val="99"/>
    <w:unhideWhenUsed/>
    <w:rsid w:val="005D097E"/>
    <w:rPr>
      <w:vertAlign w:val="superscript"/>
    </w:rPr>
  </w:style>
  <w:style w:type="character" w:customStyle="1" w:styleId="hps">
    <w:name w:val="hps"/>
    <w:basedOn w:val="DefaultParagraphFont"/>
    <w:rsid w:val="005D097E"/>
  </w:style>
  <w:style w:type="paragraph" w:styleId="EndnoteText">
    <w:name w:val="endnote text"/>
    <w:basedOn w:val="Normal"/>
    <w:link w:val="EndnoteTextChar"/>
    <w:uiPriority w:val="99"/>
    <w:unhideWhenUsed/>
    <w:rsid w:val="005D097E"/>
    <w:pPr>
      <w:widowControl/>
      <w:jc w:val="left"/>
    </w:pPr>
    <w:rPr>
      <w:rFonts w:ascii="Calibri" w:eastAsia="Calibri" w:hAnsi="Calibri"/>
      <w:szCs w:val="20"/>
      <w:lang w:val="id-ID"/>
    </w:rPr>
  </w:style>
  <w:style w:type="character" w:customStyle="1" w:styleId="EndnoteTextChar">
    <w:name w:val="Endnote Text Char"/>
    <w:link w:val="EndnoteText"/>
    <w:uiPriority w:val="99"/>
    <w:rsid w:val="005D097E"/>
    <w:rPr>
      <w:rFonts w:ascii="Calibri" w:eastAsia="Calibri" w:hAnsi="Calibri"/>
    </w:rPr>
  </w:style>
  <w:style w:type="character" w:styleId="EndnoteReference">
    <w:name w:val="endnote reference"/>
    <w:uiPriority w:val="99"/>
    <w:unhideWhenUsed/>
    <w:rsid w:val="005D097E"/>
    <w:rPr>
      <w:vertAlign w:val="superscript"/>
    </w:rPr>
  </w:style>
  <w:style w:type="table" w:customStyle="1" w:styleId="TableGrid2">
    <w:name w:val="Table Grid2"/>
    <w:basedOn w:val="TableNormal"/>
    <w:next w:val="TableGrid"/>
    <w:uiPriority w:val="39"/>
    <w:rsid w:val="00987BA0"/>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915388"/>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1A4AC1"/>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256786"/>
    <w:rPr>
      <w:color w:val="605E5C"/>
      <w:shd w:val="clear" w:color="auto" w:fill="E1DFDD"/>
    </w:rPr>
  </w:style>
  <w:style w:type="character" w:styleId="FollowedHyperlink">
    <w:name w:val="FollowedHyperlink"/>
    <w:basedOn w:val="DefaultParagraphFont"/>
    <w:rsid w:val="000F698C"/>
    <w:rPr>
      <w:color w:val="954F72" w:themeColor="followedHyperlink"/>
      <w:u w:val="single"/>
    </w:rPr>
  </w:style>
  <w:style w:type="character" w:customStyle="1" w:styleId="UnresolvedMention2">
    <w:name w:val="Unresolved Mention2"/>
    <w:basedOn w:val="DefaultParagraphFont"/>
    <w:uiPriority w:val="99"/>
    <w:semiHidden/>
    <w:unhideWhenUsed/>
    <w:rsid w:val="00E31989"/>
    <w:rPr>
      <w:color w:val="605E5C"/>
      <w:shd w:val="clear" w:color="auto" w:fill="E1DFDD"/>
    </w:rPr>
  </w:style>
  <w:style w:type="character" w:customStyle="1" w:styleId="UnresolvedMention3">
    <w:name w:val="Unresolved Mention3"/>
    <w:basedOn w:val="DefaultParagraphFont"/>
    <w:uiPriority w:val="99"/>
    <w:semiHidden/>
    <w:unhideWhenUsed/>
    <w:rsid w:val="006F75A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0156800">
      <w:bodyDiv w:val="1"/>
      <w:marLeft w:val="0"/>
      <w:marRight w:val="0"/>
      <w:marTop w:val="0"/>
      <w:marBottom w:val="0"/>
      <w:divBdr>
        <w:top w:val="none" w:sz="0" w:space="0" w:color="auto"/>
        <w:left w:val="none" w:sz="0" w:space="0" w:color="auto"/>
        <w:bottom w:val="none" w:sz="0" w:space="0" w:color="auto"/>
        <w:right w:val="none" w:sz="0" w:space="0" w:color="auto"/>
      </w:divBdr>
    </w:div>
    <w:div w:id="822090581">
      <w:bodyDiv w:val="1"/>
      <w:marLeft w:val="0"/>
      <w:marRight w:val="0"/>
      <w:marTop w:val="0"/>
      <w:marBottom w:val="0"/>
      <w:divBdr>
        <w:top w:val="none" w:sz="0" w:space="0" w:color="auto"/>
        <w:left w:val="none" w:sz="0" w:space="0" w:color="auto"/>
        <w:bottom w:val="none" w:sz="0" w:space="0" w:color="auto"/>
        <w:right w:val="none" w:sz="0" w:space="0" w:color="auto"/>
      </w:divBdr>
    </w:div>
    <w:div w:id="1718115926">
      <w:bodyDiv w:val="1"/>
      <w:marLeft w:val="0"/>
      <w:marRight w:val="0"/>
      <w:marTop w:val="0"/>
      <w:marBottom w:val="0"/>
      <w:divBdr>
        <w:top w:val="none" w:sz="0" w:space="0" w:color="auto"/>
        <w:left w:val="none" w:sz="0" w:space="0" w:color="auto"/>
        <w:bottom w:val="none" w:sz="0" w:space="0" w:color="auto"/>
        <w:right w:val="none" w:sz="0" w:space="0" w:color="auto"/>
      </w:divBdr>
    </w:div>
    <w:div w:id="1991136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Printing\Perbanas\Ventura\Template%20Jurnal%20Ventura%20Versi%202.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094B2864-E002-4589-B3A9-E928697172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urnal Ventura Versi 2.0.dot</Template>
  <TotalTime>466</TotalTime>
  <Pages>3</Pages>
  <Words>7407</Words>
  <Characters>42224</Characters>
  <Application>Microsoft Office Word</Application>
  <DocSecurity>0</DocSecurity>
  <Lines>351</Lines>
  <Paragraphs>99</Paragraphs>
  <ScaleCrop>false</ScaleCrop>
  <HeadingPairs>
    <vt:vector size="2" baseType="variant">
      <vt:variant>
        <vt:lpstr>Title</vt:lpstr>
      </vt:variant>
      <vt:variant>
        <vt:i4>1</vt:i4>
      </vt:variant>
    </vt:vector>
  </HeadingPairs>
  <TitlesOfParts>
    <vt:vector size="1" baseType="lpstr">
      <vt:lpstr>THE TITLE SHOULD BE AT MOST 12 WORDS LENGTH, WRITTEN IN TIMES NEW ROMAN FONT, SIZE 14, BOLD AND CENTERED</vt:lpstr>
    </vt:vector>
  </TitlesOfParts>
  <Company>Person of ITS-UA</Company>
  <LinksUpToDate>false</LinksUpToDate>
  <CharactersWithSpaces>49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TITLE SHOULD BE AT MOST 12 WORDS LENGTH, WRITTEN IN TIMES NEW ROMAN FONT, SIZE 14, BOLD AND CENTERED</dc:title>
  <dc:subject/>
  <dc:creator>Student ITS-UA</dc:creator>
  <cp:keywords/>
  <cp:lastModifiedBy>US</cp:lastModifiedBy>
  <cp:revision>77</cp:revision>
  <cp:lastPrinted>2021-09-06T07:58:00Z</cp:lastPrinted>
  <dcterms:created xsi:type="dcterms:W3CDTF">2023-04-26T00:34:00Z</dcterms:created>
  <dcterms:modified xsi:type="dcterms:W3CDTF">2023-04-27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d446c15-112e-3e60-9684-a608ee097429</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international-journal-of-neonatal-screening</vt:lpwstr>
  </property>
  <property fmtid="{D5CDD505-2E9C-101B-9397-08002B2CF9AE}" pid="12" name="Mendeley Recent Style Name 3_1">
    <vt:lpwstr>International Journal of Neonatal Screening</vt:lpwstr>
  </property>
  <property fmtid="{D5CDD505-2E9C-101B-9397-08002B2CF9AE}" pid="13" name="Mendeley Recent Style Id 4_1">
    <vt:lpwstr>http://www.zotero.org/styles/journal-of-physics-conference-series</vt:lpwstr>
  </property>
  <property fmtid="{D5CDD505-2E9C-101B-9397-08002B2CF9AE}" pid="14" name="Mendeley Recent Style Name 4_1">
    <vt:lpwstr>Journal of Physics: Conference Series</vt:lpwstr>
  </property>
  <property fmtid="{D5CDD505-2E9C-101B-9397-08002B2CF9AE}" pid="15" name="Mendeley Recent Style Id 5_1">
    <vt:lpwstr>http://www.zotero.org/styles/multidisciplinary-digital-publishing-institute</vt:lpwstr>
  </property>
  <property fmtid="{D5CDD505-2E9C-101B-9397-08002B2CF9AE}" pid="16" name="Mendeley Recent Style Name 5_1">
    <vt:lpwstr>Multidisciplinary Digital Publishing Institute</vt:lpwstr>
  </property>
  <property fmtid="{D5CDD505-2E9C-101B-9397-08002B2CF9AE}" pid="17" name="Mendeley Recent Style Id 6_1">
    <vt:lpwstr>http://www.zotero.org/styles/national-library-of-medicine</vt:lpwstr>
  </property>
  <property fmtid="{D5CDD505-2E9C-101B-9397-08002B2CF9AE}" pid="18" name="Mendeley Recent Style Name 6_1">
    <vt:lpwstr>National Library of Medicine</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csl.mendeley.com/styles/538426751/vancouver</vt:lpwstr>
  </property>
  <property fmtid="{D5CDD505-2E9C-101B-9397-08002B2CF9AE}" pid="22" name="Mendeley Recent Style Name 8_1">
    <vt:lpwstr>Vancouver - agus santosa</vt:lpwstr>
  </property>
  <property fmtid="{D5CDD505-2E9C-101B-9397-08002B2CF9AE}" pid="23" name="Mendeley Recent Style Id 9_1">
    <vt:lpwstr>http://csl.mendeley.com/styles/596869031/vancouver-3</vt:lpwstr>
  </property>
  <property fmtid="{D5CDD505-2E9C-101B-9397-08002B2CF9AE}" pid="24" name="Mendeley Recent Style Name 9_1">
    <vt:lpwstr>Vancouver - agus santosa - Agus Santosa, M.Kep</vt:lpwstr>
  </property>
</Properties>
</file>